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B3A08" w:rsidRPr="000B63E1" w:rsidRDefault="00302D5B" w:rsidP="000B63E1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            </w:t>
      </w:r>
    </w:p>
    <w:tbl>
      <w:tblPr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BCE292"/>
        <w:tblLook w:val="04A0" w:firstRow="1" w:lastRow="0" w:firstColumn="1" w:lastColumn="0" w:noHBand="0" w:noVBand="1"/>
      </w:tblPr>
      <w:tblGrid>
        <w:gridCol w:w="3083"/>
        <w:gridCol w:w="3081"/>
        <w:gridCol w:w="3087"/>
        <w:gridCol w:w="3079"/>
        <w:gridCol w:w="3082"/>
      </w:tblGrid>
      <w:tr w:rsidR="00ED2404" w:rsidRPr="007A6F95" w:rsidTr="007A6F95">
        <w:trPr>
          <w:trHeight w:val="850"/>
        </w:trPr>
        <w:tc>
          <w:tcPr>
            <w:tcW w:w="3127" w:type="dxa"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درس (بلوک):</w:t>
            </w:r>
            <w:r w:rsidR="00E5469C">
              <w:rPr>
                <w:rFonts w:cs="B Nazanin" w:hint="cs"/>
                <w:b/>
                <w:bCs/>
                <w:rtl/>
                <w:lang w:bidi="fa-IR"/>
              </w:rPr>
              <w:t xml:space="preserve"> کارآفرینی و مدیریت کسب و کار</w:t>
            </w:r>
          </w:p>
        </w:tc>
        <w:tc>
          <w:tcPr>
            <w:tcW w:w="3127" w:type="dxa"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تعداد واحد و ساعت آموزشی:</w:t>
            </w:r>
            <w:r w:rsidR="00E5469C">
              <w:rPr>
                <w:rFonts w:cs="B Nazanin" w:hint="cs"/>
                <w:b/>
                <w:bCs/>
                <w:rtl/>
                <w:lang w:bidi="fa-IR"/>
              </w:rPr>
              <w:t xml:space="preserve">  2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رشته و مقطع تحصیلی دانشجویان: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دکتری حرفه ای داروسازی 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مسئول درس: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زهرا شریف </w:t>
            </w:r>
          </w:p>
        </w:tc>
        <w:tc>
          <w:tcPr>
            <w:tcW w:w="3128" w:type="dxa"/>
            <w:vMerge w:val="restart"/>
            <w:shd w:val="clear" w:color="auto" w:fill="BCE292"/>
          </w:tcPr>
          <w:p w:rsidR="00ED2404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نام مدرسان:</w:t>
            </w:r>
          </w:p>
          <w:p w:rsidR="00E5469C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زهرا شریف </w:t>
            </w:r>
          </w:p>
          <w:p w:rsidR="00E5469C" w:rsidRPr="007A6F95" w:rsidRDefault="00E5469C" w:rsidP="00E5469C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>
              <w:rPr>
                <w:rFonts w:cs="B Nazanin" w:hint="cs"/>
                <w:b/>
                <w:bCs/>
                <w:rtl/>
                <w:lang w:bidi="fa-IR"/>
              </w:rPr>
              <w:t xml:space="preserve">منیره افضلی </w:t>
            </w:r>
          </w:p>
        </w:tc>
      </w:tr>
      <w:tr w:rsidR="00ED2404" w:rsidRPr="007A6F95" w:rsidTr="007A6F95">
        <w:trPr>
          <w:trHeight w:val="850"/>
        </w:trPr>
        <w:tc>
          <w:tcPr>
            <w:tcW w:w="3127" w:type="dxa"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 xml:space="preserve">کد درس: </w:t>
            </w:r>
          </w:p>
        </w:tc>
        <w:tc>
          <w:tcPr>
            <w:tcW w:w="3127" w:type="dxa"/>
            <w:shd w:val="clear" w:color="auto" w:fill="BCE292"/>
          </w:tcPr>
          <w:p w:rsidR="00491D93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 xml:space="preserve">نوع درس: </w:t>
            </w:r>
            <w:r w:rsidR="00E5469C">
              <w:rPr>
                <w:rFonts w:cs="B Nazanin" w:hint="cs"/>
                <w:b/>
                <w:bCs/>
                <w:rtl/>
                <w:lang w:bidi="fa-IR"/>
              </w:rPr>
              <w:t xml:space="preserve">نظری-اختیاری </w:t>
            </w:r>
          </w:p>
          <w:p w:rsidR="00ED2404" w:rsidRPr="007A6F95" w:rsidRDefault="00ED2404" w:rsidP="007A6F95">
            <w:pPr>
              <w:bidi/>
              <w:rPr>
                <w:rFonts w:cs="B Nazanin"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3128" w:type="dxa"/>
            <w:vMerge/>
            <w:shd w:val="clear" w:color="auto" w:fill="BCE292"/>
          </w:tcPr>
          <w:p w:rsidR="00ED2404" w:rsidRPr="007A6F95" w:rsidRDefault="00ED2404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</w:p>
        </w:tc>
      </w:tr>
      <w:tr w:rsidR="002658EF" w:rsidRPr="007A6F95" w:rsidTr="007A6F95">
        <w:trPr>
          <w:trHeight w:val="551"/>
        </w:trPr>
        <w:tc>
          <w:tcPr>
            <w:tcW w:w="15638" w:type="dxa"/>
            <w:gridSpan w:val="5"/>
            <w:shd w:val="clear" w:color="auto" w:fill="BCE292"/>
          </w:tcPr>
          <w:p w:rsidR="002658EF" w:rsidRPr="007A6F95" w:rsidRDefault="002658EF" w:rsidP="007A6F95">
            <w:pPr>
              <w:bidi/>
              <w:jc w:val="lowKashida"/>
              <w:rPr>
                <w:rFonts w:cs="B Nazanin"/>
                <w:b/>
                <w:bCs/>
                <w:rtl/>
                <w:lang w:bidi="fa-IR"/>
              </w:rPr>
            </w:pPr>
            <w:r w:rsidRPr="007A6F95">
              <w:rPr>
                <w:rFonts w:cs="B Nazanin" w:hint="cs"/>
                <w:b/>
                <w:bCs/>
                <w:rtl/>
                <w:lang w:bidi="fa-IR"/>
              </w:rPr>
              <w:t>دروس پیش نیاز:</w:t>
            </w:r>
          </w:p>
        </w:tc>
      </w:tr>
    </w:tbl>
    <w:p w:rsidR="008A64CE" w:rsidRPr="002658EF" w:rsidRDefault="002658EF" w:rsidP="002658EF">
      <w:pPr>
        <w:bidi/>
        <w:jc w:val="lowKashida"/>
        <w:rPr>
          <w:rFonts w:cs="B Nazanin"/>
          <w:b/>
          <w:bCs/>
          <w:rtl/>
          <w:lang w:bidi="fa-IR"/>
        </w:rPr>
      </w:pPr>
      <w:r>
        <w:rPr>
          <w:rFonts w:cs="B Nazanin" w:hint="cs"/>
          <w:b/>
          <w:bCs/>
          <w:rtl/>
          <w:lang w:bidi="fa-IR"/>
        </w:rPr>
        <w:t xml:space="preserve">      </w:t>
      </w:r>
      <w:r w:rsidR="006E7CA6" w:rsidRPr="000B63E1">
        <w:rPr>
          <w:rFonts w:cs="B Nazanin" w:hint="cs"/>
          <w:b/>
          <w:bCs/>
          <w:rtl/>
          <w:lang w:bidi="fa-IR"/>
        </w:rPr>
        <w:t xml:space="preserve">                                            </w:t>
      </w:r>
      <w:r w:rsidR="00302D5B"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                                                                                                                   </w:t>
      </w:r>
    </w:p>
    <w:p w:rsidR="000B63E1" w:rsidRDefault="001A3B28" w:rsidP="000B63E1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>هدف</w:t>
      </w:r>
      <w:r w:rsidR="00886C94" w:rsidRPr="00675DF3">
        <w:rPr>
          <w:rFonts w:cs="B Titr" w:hint="cs"/>
          <w:b/>
          <w:bCs/>
          <w:rtl/>
          <w:lang w:bidi="fa-IR"/>
        </w:rPr>
        <w:t xml:space="preserve"> کلی</w:t>
      </w:r>
      <w:r w:rsidR="00BA5E3C" w:rsidRPr="00675DF3">
        <w:rPr>
          <w:rFonts w:cs="B Titr" w:hint="cs"/>
          <w:b/>
          <w:bCs/>
          <w:rtl/>
          <w:lang w:bidi="fa-IR"/>
        </w:rPr>
        <w:t xml:space="preserve"> </w:t>
      </w:r>
      <w:r w:rsidRPr="00675DF3">
        <w:rPr>
          <w:rFonts w:cs="B Titr" w:hint="cs"/>
          <w:b/>
          <w:bCs/>
          <w:rtl/>
          <w:lang w:bidi="fa-IR"/>
        </w:rPr>
        <w:t>درس:</w:t>
      </w:r>
      <w:r w:rsidR="006E0A01" w:rsidRPr="00675DF3">
        <w:rPr>
          <w:rFonts w:cs="B Titr" w:hint="cs"/>
          <w:b/>
          <w:bCs/>
          <w:rtl/>
          <w:lang w:bidi="fa-IR"/>
        </w:rPr>
        <w:t xml:space="preserve"> </w:t>
      </w:r>
    </w:p>
    <w:p w:rsidR="00E5469C" w:rsidRDefault="00E5469C" w:rsidP="00E5469C">
      <w:pPr>
        <w:bidi/>
        <w:jc w:val="lowKashida"/>
        <w:rPr>
          <w:rFonts w:cs="B Titr"/>
          <w:b/>
          <w:bCs/>
          <w:rtl/>
          <w:lang w:bidi="fa-IR"/>
        </w:rPr>
      </w:pPr>
      <w:r>
        <w:rPr>
          <w:rFonts w:cs="B Titr" w:hint="cs"/>
          <w:b/>
          <w:bCs/>
          <w:rtl/>
          <w:lang w:bidi="fa-IR"/>
        </w:rPr>
        <w:t xml:space="preserve">آشنایی با  نوآوری، کارآفرینی، استارت آپ ها </w:t>
      </w:r>
    </w:p>
    <w:p w:rsidR="002C1447" w:rsidRDefault="00E5469C" w:rsidP="00E5469C">
      <w:pPr>
        <w:bidi/>
        <w:jc w:val="lowKashida"/>
        <w:rPr>
          <w:rFonts w:cs="B Titr"/>
          <w:b/>
          <w:bCs/>
          <w:rtl/>
          <w:lang w:bidi="fa-IR"/>
        </w:rPr>
      </w:pPr>
      <w:r>
        <w:rPr>
          <w:rFonts w:cs="B Titr" w:hint="cs"/>
          <w:b/>
          <w:bCs/>
          <w:rtl/>
          <w:lang w:bidi="fa-IR"/>
        </w:rPr>
        <w:t>آشنایی  با اصول راه اندازی و  مدیریت کسب و کار</w:t>
      </w:r>
    </w:p>
    <w:p w:rsidR="002C1447" w:rsidRDefault="002C1447" w:rsidP="002C1447">
      <w:pPr>
        <w:bidi/>
        <w:jc w:val="lowKashida"/>
        <w:rPr>
          <w:rFonts w:cs="B Titr"/>
          <w:b/>
          <w:bCs/>
          <w:lang w:bidi="fa-IR"/>
        </w:rPr>
      </w:pPr>
    </w:p>
    <w:p w:rsidR="00675DF3" w:rsidRPr="00675DF3" w:rsidRDefault="00675DF3" w:rsidP="00675DF3">
      <w:pPr>
        <w:bidi/>
        <w:jc w:val="lowKashida"/>
        <w:rPr>
          <w:rFonts w:cs="B Titr"/>
          <w:b/>
          <w:bCs/>
          <w:lang w:bidi="fa-IR"/>
        </w:rPr>
      </w:pPr>
    </w:p>
    <w:p w:rsidR="00300139" w:rsidRDefault="00300139" w:rsidP="000B63E1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>منابع</w:t>
      </w:r>
      <w:r w:rsidR="00DA0523" w:rsidRPr="00675DF3">
        <w:rPr>
          <w:rFonts w:cs="B Titr" w:hint="cs"/>
          <w:b/>
          <w:bCs/>
          <w:rtl/>
          <w:lang w:bidi="fa-IR"/>
        </w:rPr>
        <w:t xml:space="preserve"> مطالعاتی مدرس:( بر اساس رفرنس نویسی ونکوور)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A4573">
        <w:rPr>
          <w:rFonts w:ascii="Calibri" w:hAnsi="Calibri" w:cs="Calibri"/>
          <w:noProof/>
          <w:sz w:val="22"/>
        </w:rPr>
        <w:t xml:space="preserve">1. </w:t>
      </w:r>
      <w:r w:rsidRPr="004A4573">
        <w:rPr>
          <w:rFonts w:ascii="Calibri" w:hAnsi="Calibri" w:cs="Calibri"/>
          <w:noProof/>
          <w:sz w:val="22"/>
        </w:rPr>
        <w:tab/>
        <w:t xml:space="preserve">G. F, Barroso-Tanoira. Motivation for increasing creativity, innovation and entrepreneurship. An experience from the classroom to business firms. J Innov Manag. 2017;5(3):55–74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2. </w:t>
      </w:r>
      <w:r w:rsidRPr="004A4573">
        <w:rPr>
          <w:rFonts w:ascii="Calibri" w:hAnsi="Calibri" w:cs="Calibri"/>
          <w:noProof/>
          <w:sz w:val="22"/>
        </w:rPr>
        <w:tab/>
        <w:t xml:space="preserve">Windrum P. Innovation and entrepreneurship in public services. Innovation in Public Sector Services: Entrepreneurship, Creativity and Management. 2008. 3–20 p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3. </w:t>
      </w:r>
      <w:r w:rsidRPr="004A4573">
        <w:rPr>
          <w:rFonts w:ascii="Calibri" w:hAnsi="Calibri" w:cs="Calibri"/>
          <w:noProof/>
          <w:sz w:val="22"/>
        </w:rPr>
        <w:tab/>
        <w:t>Koepp R. Clusters of Creativity: Enduring Lessons on Innovation and Entrepreneurship from Silicon Valley and Europe’s Silicon Fen (Google eBook) [Internet]. 2003. 296 p. Available from: http://books.google.com/books?hl=en&amp;lr=&amp;id=jhH_zABrKDUC&amp;pgis=1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4. </w:t>
      </w:r>
      <w:r w:rsidRPr="004A4573">
        <w:rPr>
          <w:rFonts w:ascii="Calibri" w:hAnsi="Calibri" w:cs="Calibri"/>
          <w:noProof/>
          <w:sz w:val="22"/>
        </w:rPr>
        <w:tab/>
        <w:t xml:space="preserve">Shalley C, Hitt MA, Zhou J, Wang L, Murnighan JK. Ethics and Creativity. The Oxford Handbook of Creativity, Innovation, and Entrepreneurship. 2015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5. </w:t>
      </w:r>
      <w:r w:rsidRPr="004A4573">
        <w:rPr>
          <w:rFonts w:ascii="Calibri" w:hAnsi="Calibri" w:cs="Calibri"/>
          <w:noProof/>
          <w:sz w:val="22"/>
        </w:rPr>
        <w:tab/>
        <w:t xml:space="preserve">Dubina IN, Carayannis EG. Creativity, Inovation, and Entrepreneurship Across Cultures. Operations Management: An Integrated Approach. 2016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6. </w:t>
      </w:r>
      <w:r w:rsidRPr="004A4573">
        <w:rPr>
          <w:rFonts w:ascii="Calibri" w:hAnsi="Calibri" w:cs="Calibri"/>
          <w:noProof/>
          <w:sz w:val="22"/>
        </w:rPr>
        <w:tab/>
        <w:t xml:space="preserve">West MA, Sacramento CA, Fay D. Creativity and innovation implementation in work groups: The paradoxical role of demands. Creativity and Innovation in Organizational Teams. 2005. p. 137–59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t xml:space="preserve">7. </w:t>
      </w:r>
      <w:r w:rsidRPr="004A4573">
        <w:rPr>
          <w:rFonts w:ascii="Calibri" w:hAnsi="Calibri" w:cs="Calibri"/>
          <w:noProof/>
          <w:sz w:val="22"/>
        </w:rPr>
        <w:tab/>
        <w:t xml:space="preserve">Villani D, Antonietti A. Measurement of Creativity. Encyclopedia of Creativity, Invention, Innovation and Entrepreneurship. 2020. p. 1589–94. </w:t>
      </w:r>
    </w:p>
    <w:p w:rsidR="002D5CA0" w:rsidRPr="004A4573" w:rsidRDefault="002D5CA0" w:rsidP="002D5CA0">
      <w:pPr>
        <w:widowControl w:val="0"/>
        <w:numPr>
          <w:ilvl w:val="0"/>
          <w:numId w:val="9"/>
        </w:numPr>
        <w:autoSpaceDE w:val="0"/>
        <w:autoSpaceDN w:val="0"/>
        <w:adjustRightInd w:val="0"/>
        <w:spacing w:after="160"/>
        <w:rPr>
          <w:rFonts w:ascii="Calibri" w:hAnsi="Calibri" w:cs="Calibri"/>
          <w:noProof/>
          <w:sz w:val="22"/>
        </w:rPr>
      </w:pPr>
      <w:r w:rsidRPr="004A4573">
        <w:rPr>
          <w:rFonts w:ascii="Calibri" w:hAnsi="Calibri" w:cs="Calibri"/>
          <w:noProof/>
          <w:sz w:val="22"/>
        </w:rPr>
        <w:lastRenderedPageBreak/>
        <w:t xml:space="preserve">8. </w:t>
      </w:r>
      <w:r w:rsidRPr="004A4573">
        <w:rPr>
          <w:rFonts w:ascii="Calibri" w:hAnsi="Calibri" w:cs="Calibri"/>
          <w:noProof/>
          <w:sz w:val="22"/>
        </w:rPr>
        <w:tab/>
        <w:t xml:space="preserve">Fadaee A. Explaining the Relationship between Creativity , Innovation and Entrepreneurship. Vol. 3, International Journal of Economy, Management and Social Sciences. 2014. p. 1–4. </w:t>
      </w:r>
    </w:p>
    <w:p w:rsidR="002D5CA0" w:rsidRPr="002D5CA0" w:rsidRDefault="002D5CA0" w:rsidP="002D5CA0">
      <w:r>
        <w:fldChar w:fldCharType="end"/>
      </w:r>
    </w:p>
    <w:p w:rsidR="00675DF3" w:rsidRDefault="00675DF3" w:rsidP="00675DF3">
      <w:pPr>
        <w:bidi/>
        <w:jc w:val="lowKashida"/>
        <w:rPr>
          <w:rFonts w:cs="B Titr"/>
          <w:b/>
          <w:bCs/>
          <w:rtl/>
          <w:lang w:bidi="fa-IR"/>
        </w:rPr>
      </w:pPr>
    </w:p>
    <w:p w:rsidR="00675DF3" w:rsidRDefault="00675DF3" w:rsidP="00675DF3">
      <w:pPr>
        <w:bidi/>
        <w:jc w:val="lowKashida"/>
        <w:rPr>
          <w:rFonts w:cs="B Titr"/>
          <w:b/>
          <w:bCs/>
          <w:lang w:bidi="fa-IR"/>
        </w:rPr>
      </w:pPr>
    </w:p>
    <w:p w:rsidR="007B76A5" w:rsidRDefault="00DA0523" w:rsidP="00675DF3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 w:rsidRPr="00675DF3">
        <w:rPr>
          <w:rFonts w:cs="B Titr" w:hint="cs"/>
          <w:b/>
          <w:bCs/>
          <w:rtl/>
          <w:lang w:bidi="fa-IR"/>
        </w:rPr>
        <w:t xml:space="preserve">منابع </w:t>
      </w:r>
      <w:r w:rsidR="006D6538" w:rsidRPr="00675DF3">
        <w:rPr>
          <w:rFonts w:cs="B Titr" w:hint="cs"/>
          <w:b/>
          <w:bCs/>
          <w:rtl/>
          <w:lang w:bidi="fa-IR"/>
        </w:rPr>
        <w:t>امتحانی دانشجو</w:t>
      </w:r>
      <w:r w:rsidRPr="00675DF3">
        <w:rPr>
          <w:rFonts w:cs="B Titr" w:hint="cs"/>
          <w:b/>
          <w:bCs/>
          <w:rtl/>
          <w:lang w:bidi="fa-IR"/>
        </w:rPr>
        <w:t>:( بر اساس رفرنس نویسی ونکوور)</w:t>
      </w:r>
    </w:p>
    <w:p w:rsidR="004C7A1D" w:rsidRDefault="004C7A1D" w:rsidP="004C7A1D">
      <w:pPr>
        <w:bidi/>
        <w:jc w:val="lowKashida"/>
        <w:rPr>
          <w:rFonts w:cs="B Titr"/>
          <w:b/>
          <w:bCs/>
          <w:rtl/>
          <w:lang w:bidi="fa-IR"/>
        </w:rPr>
      </w:pPr>
    </w:p>
    <w:p w:rsidR="004C7A1D" w:rsidRDefault="004C7A1D" w:rsidP="004C7A1D">
      <w:pPr>
        <w:bidi/>
        <w:jc w:val="lowKashida"/>
        <w:rPr>
          <w:rFonts w:cs="B Titr"/>
          <w:b/>
          <w:bCs/>
          <w:rtl/>
          <w:lang w:bidi="fa-IR"/>
        </w:rPr>
      </w:pPr>
    </w:p>
    <w:p w:rsidR="002D5CA0" w:rsidRDefault="004C7A1D" w:rsidP="002D5CA0">
      <w:pPr>
        <w:numPr>
          <w:ilvl w:val="0"/>
          <w:numId w:val="9"/>
        </w:numPr>
        <w:bidi/>
        <w:jc w:val="lowKashida"/>
        <w:rPr>
          <w:rFonts w:cs="B Titr"/>
          <w:b/>
          <w:bCs/>
          <w:lang w:bidi="fa-IR"/>
        </w:rPr>
      </w:pPr>
      <w:r>
        <w:rPr>
          <w:rFonts w:cs="B Titr" w:hint="cs"/>
          <w:b/>
          <w:bCs/>
          <w:rtl/>
          <w:lang w:bidi="fa-IR"/>
        </w:rPr>
        <w:t>توانمندی های مورد انتظار از دانشجو بر ا</w:t>
      </w:r>
      <w:r w:rsidR="002D5CA0">
        <w:rPr>
          <w:rFonts w:cs="B Titr" w:hint="cs"/>
          <w:b/>
          <w:bCs/>
          <w:rtl/>
          <w:lang w:bidi="fa-IR"/>
        </w:rPr>
        <w:t>ساس سند توانمندی های پزشکی عمومی</w:t>
      </w:r>
    </w:p>
    <w:p w:rsidR="002D5CA0" w:rsidRPr="002D5CA0" w:rsidRDefault="002D5CA0" w:rsidP="002D5CA0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>آشنایی با مفاهیم اولیه خلاقیت، نوآوری و کارآفرینی</w:t>
      </w:r>
    </w:p>
    <w:p w:rsidR="002D5CA0" w:rsidRPr="002D5CA0" w:rsidRDefault="002D5CA0" w:rsidP="002D5CA0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>آشنایی با کارآفرینی و کسب  وکارهای نوپا</w:t>
      </w:r>
    </w:p>
    <w:p w:rsidR="002D5CA0" w:rsidRPr="002D5CA0" w:rsidRDefault="002D5CA0" w:rsidP="002D5CA0">
      <w:pPr>
        <w:bidi/>
        <w:ind w:left="360"/>
        <w:jc w:val="lowKashida"/>
        <w:rPr>
          <w:rFonts w:cs="B Nazanin"/>
          <w:rtl/>
          <w:lang w:bidi="fa-IR"/>
        </w:rPr>
      </w:pPr>
      <w:r w:rsidRPr="002D5CA0">
        <w:rPr>
          <w:rFonts w:cs="B Nazanin" w:hint="cs"/>
          <w:rtl/>
          <w:lang w:bidi="fa-IR"/>
        </w:rPr>
        <w:t xml:space="preserve">آشنایی با راه اندازی، نگهداری و ارتقای کسب و کارهای نوپا </w:t>
      </w:r>
    </w:p>
    <w:p w:rsidR="001A3B28" w:rsidRPr="000B63E1" w:rsidRDefault="00300139" w:rsidP="000B63E1">
      <w:pPr>
        <w:numPr>
          <w:ilvl w:val="0"/>
          <w:numId w:val="9"/>
        </w:numPr>
        <w:bidi/>
        <w:jc w:val="lowKashida"/>
        <w:rPr>
          <w:rFonts w:cs="B Nazanin"/>
          <w:b/>
          <w:bCs/>
          <w:rtl/>
          <w:lang w:bidi="fa-IR"/>
        </w:rPr>
      </w:pPr>
      <w:r w:rsidRPr="002D5CA0">
        <w:rPr>
          <w:rFonts w:cs="B Nazanin"/>
          <w:rtl/>
          <w:lang w:bidi="fa-IR"/>
        </w:rPr>
        <w:br w:type="page"/>
      </w:r>
      <w:r w:rsidR="00886C94" w:rsidRPr="00563E29">
        <w:rPr>
          <w:rFonts w:cs="B Titr" w:hint="cs"/>
          <w:b/>
          <w:bCs/>
          <w:rtl/>
          <w:lang w:bidi="fa-IR"/>
        </w:rPr>
        <w:lastRenderedPageBreak/>
        <w:t>جدول طرح دوره</w:t>
      </w:r>
      <w:r w:rsidR="007F52E1" w:rsidRPr="000B63E1">
        <w:rPr>
          <w:rFonts w:cs="B Nazanin" w:hint="cs"/>
          <w:b/>
          <w:bCs/>
          <w:rtl/>
          <w:lang w:bidi="fa-IR"/>
        </w:rPr>
        <w:t xml:space="preserve"> </w:t>
      </w:r>
      <w:r w:rsidR="00886C94" w:rsidRPr="000B63E1">
        <w:rPr>
          <w:rFonts w:cs="B Nazanin" w:hint="cs"/>
          <w:b/>
          <w:bCs/>
          <w:rtl/>
          <w:lang w:bidi="fa-IR"/>
        </w:rPr>
        <w:t>:</w:t>
      </w:r>
    </w:p>
    <w:p w:rsidR="00300139" w:rsidRPr="000B63E1" w:rsidRDefault="00300139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tbl>
      <w:tblPr>
        <w:bidiVisual/>
        <w:tblW w:w="11768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shd w:val="clear" w:color="auto" w:fill="FFFFCC"/>
        <w:tblLook w:val="04A0" w:firstRow="1" w:lastRow="0" w:firstColumn="1" w:lastColumn="0" w:noHBand="0" w:noVBand="1"/>
      </w:tblPr>
      <w:tblGrid>
        <w:gridCol w:w="714"/>
        <w:gridCol w:w="8052"/>
        <w:gridCol w:w="1427"/>
        <w:gridCol w:w="1575"/>
      </w:tblGrid>
      <w:tr w:rsidR="00420859" w:rsidRPr="00A907EE" w:rsidTr="00351D5A">
        <w:trPr>
          <w:trHeight w:val="444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شماره جلسه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محتوای آموزشی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3754E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  <w:rtl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تعداد سوال اختصاص یافته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3754E" w:rsidRPr="00A907EE" w:rsidRDefault="00E3754E" w:rsidP="00563E29">
            <w:pPr>
              <w:bidi/>
              <w:spacing w:before="100" w:beforeAutospacing="1"/>
              <w:jc w:val="center"/>
              <w:rPr>
                <w:rFonts w:cs="B Nazanin"/>
                <w:b/>
                <w:bCs/>
                <w:rtl/>
              </w:rPr>
            </w:pPr>
            <w:r w:rsidRPr="00A907EE">
              <w:rPr>
                <w:rFonts w:cs="B Nazanin" w:hint="cs"/>
                <w:b/>
                <w:bCs/>
                <w:rtl/>
              </w:rPr>
              <w:t>مدرس(مدرسان)</w:t>
            </w:r>
          </w:p>
        </w:tc>
      </w:tr>
      <w:tr w:rsidR="00420859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cs="B Nazanin"/>
                <w:rtl/>
              </w:rPr>
            </w:pPr>
            <w:r>
              <w:rPr>
                <w:rFonts w:cs="B Nazanin" w:hint="cs"/>
                <w:rtl/>
              </w:rPr>
              <w:t>آشنایی با مفاهیم نظری (1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cs="B Nazanin"/>
                <w:rtl/>
              </w:rPr>
            </w:pPr>
            <w:r>
              <w:rPr>
                <w:rFonts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420859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آَشنایی با مفاهیم نظری (2)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420859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E5469C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مدیریت </w:t>
            </w:r>
            <w:r w:rsidR="00DE6120">
              <w:rPr>
                <w:rFonts w:ascii="Cambria" w:hAnsi="Cambria" w:cs="B Nazanin" w:hint="cs"/>
                <w:rtl/>
              </w:rPr>
              <w:t xml:space="preserve">خلاقیت و نوآوری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DE6120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DE6120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420859" w:rsidRPr="00A907EE" w:rsidTr="00DE6120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20859" w:rsidRPr="00A907EE" w:rsidRDefault="00420859" w:rsidP="00563E29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E8348F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آَشنایی با کارآفرینی (1) 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444623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20859" w:rsidRPr="00A907EE" w:rsidRDefault="00444623" w:rsidP="00563E29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444623" w:rsidRPr="00A907EE" w:rsidTr="00DE6120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444623" w:rsidRPr="00A907EE" w:rsidRDefault="00444623" w:rsidP="00444623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44623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آَشنایی با کارآفرینی (2) 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44623" w:rsidRPr="00A907EE" w:rsidRDefault="00E8348F" w:rsidP="00444623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444623" w:rsidRPr="00A907EE" w:rsidRDefault="00E8348F" w:rsidP="00444623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زهرا شریف</w:t>
            </w:r>
          </w:p>
        </w:tc>
      </w:tr>
      <w:tr w:rsidR="00E8348F" w:rsidRPr="00A907EE" w:rsidTr="00DE6120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انواع تیم ها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منیره افضلی </w:t>
            </w:r>
          </w:p>
        </w:tc>
      </w:tr>
      <w:tr w:rsidR="00E8348F" w:rsidRPr="00A907EE" w:rsidTr="00560C46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7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توسعه سازمانی در کسب و کارهای نوپا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منیره افضلی</w:t>
            </w:r>
          </w:p>
        </w:tc>
      </w:tr>
      <w:tr w:rsidR="00E8348F" w:rsidRPr="00A907EE" w:rsidTr="00560C46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8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یادگیری سازمانی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منیره افضلی</w:t>
            </w:r>
          </w:p>
        </w:tc>
      </w:tr>
      <w:tr w:rsidR="00E8348F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9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  <w:lang w:bidi="fa-IR"/>
              </w:rPr>
            </w:pPr>
            <w:r>
              <w:rPr>
                <w:rFonts w:ascii="Cambria" w:hAnsi="Cambria" w:cs="B Nazanin" w:hint="cs"/>
                <w:rtl/>
                <w:lang w:bidi="fa-IR"/>
              </w:rPr>
              <w:t xml:space="preserve">زنجیره ارزش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منیره افضلی</w:t>
            </w:r>
          </w:p>
        </w:tc>
      </w:tr>
      <w:tr w:rsidR="00E8348F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0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آشنایی با استارتاپ ها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منیره افضلی</w:t>
            </w:r>
          </w:p>
        </w:tc>
      </w:tr>
      <w:tr w:rsidR="00E8348F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1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روش های خلق و حمایت از نوآوری در سازمان ها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E8348F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2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آشنایی با طرح کسب و کار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منیره افضلی</w:t>
            </w:r>
          </w:p>
        </w:tc>
      </w:tr>
      <w:tr w:rsidR="00E8348F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3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آشنایی با طرح توجیهی اقتصادی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E8348F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4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آشنایی با طرح بازاریابی </w:t>
            </w: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>2</w:t>
            </w: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  <w:r>
              <w:rPr>
                <w:rFonts w:ascii="Cambria" w:hAnsi="Cambria" w:cs="B Nazanin" w:hint="cs"/>
                <w:rtl/>
              </w:rPr>
              <w:t xml:space="preserve">زهرا شریف </w:t>
            </w:r>
          </w:p>
        </w:tc>
      </w:tr>
      <w:tr w:rsidR="00E8348F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5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</w:tr>
      <w:tr w:rsidR="00E8348F" w:rsidRPr="00A907EE" w:rsidTr="00351D5A">
        <w:trPr>
          <w:trHeight w:val="258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6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  <w:tc>
          <w:tcPr>
            <w:tcW w:w="1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  <w:tc>
          <w:tcPr>
            <w:tcW w:w="1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</w:tr>
      <w:tr w:rsidR="00E8348F" w:rsidRPr="00A907EE" w:rsidTr="00351D5A">
        <w:trPr>
          <w:trHeight w:val="272"/>
          <w:jc w:val="center"/>
        </w:trPr>
        <w:tc>
          <w:tcPr>
            <w:tcW w:w="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  <w:hideMark/>
          </w:tcPr>
          <w:p w:rsidR="00E8348F" w:rsidRPr="00A907EE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A907EE">
              <w:rPr>
                <w:rFonts w:cs="B Nazanin" w:hint="cs"/>
                <w:rtl/>
                <w:lang w:bidi="fa-IR"/>
              </w:rPr>
              <w:t>17</w:t>
            </w:r>
          </w:p>
        </w:tc>
        <w:tc>
          <w:tcPr>
            <w:tcW w:w="8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spacing w:before="100" w:beforeAutospacing="1"/>
              <w:jc w:val="center"/>
              <w:rPr>
                <w:rFonts w:ascii="Cambria" w:hAnsi="Cambria" w:cs="B Nazanin"/>
                <w:rtl/>
              </w:rPr>
            </w:pPr>
          </w:p>
        </w:tc>
        <w:tc>
          <w:tcPr>
            <w:tcW w:w="1427" w:type="dxa"/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jc w:val="center"/>
              <w:rPr>
                <w:rFonts w:ascii="Cambria" w:hAnsi="Cambria" w:cs="B Nazanin"/>
              </w:rPr>
            </w:pPr>
          </w:p>
        </w:tc>
        <w:tc>
          <w:tcPr>
            <w:tcW w:w="1575" w:type="dxa"/>
            <w:shd w:val="clear" w:color="auto" w:fill="FFFFCC"/>
            <w:vAlign w:val="center"/>
          </w:tcPr>
          <w:p w:rsidR="00E8348F" w:rsidRPr="00A907EE" w:rsidRDefault="00E8348F" w:rsidP="00E8348F">
            <w:pPr>
              <w:bidi/>
              <w:jc w:val="center"/>
              <w:rPr>
                <w:rFonts w:ascii="Cambria" w:hAnsi="Cambria" w:cs="B Nazanin"/>
              </w:rPr>
            </w:pPr>
          </w:p>
        </w:tc>
      </w:tr>
    </w:tbl>
    <w:p w:rsidR="00886C94" w:rsidRPr="000B63E1" w:rsidRDefault="00886C94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p w:rsidR="00343DB2" w:rsidRPr="000B63E1" w:rsidRDefault="00343DB2" w:rsidP="000B63E1">
      <w:pPr>
        <w:bidi/>
        <w:jc w:val="lowKashida"/>
        <w:rPr>
          <w:rFonts w:cs="B Nazanin"/>
          <w:rtl/>
          <w:lang w:bidi="fa-IR"/>
        </w:rPr>
      </w:pPr>
    </w:p>
    <w:p w:rsidR="00ED6FE6" w:rsidRPr="00351D5A" w:rsidRDefault="00300139" w:rsidP="000B63E1">
      <w:pPr>
        <w:numPr>
          <w:ilvl w:val="0"/>
          <w:numId w:val="10"/>
        </w:numPr>
        <w:bidi/>
        <w:jc w:val="lowKashida"/>
        <w:rPr>
          <w:rFonts w:cs="B Titr"/>
          <w:rtl/>
        </w:rPr>
      </w:pPr>
      <w:r w:rsidRPr="000B63E1">
        <w:rPr>
          <w:rFonts w:cs="B Nazanin"/>
          <w:rtl/>
          <w:lang w:bidi="fa-IR"/>
        </w:rPr>
        <w:br w:type="page"/>
      </w:r>
      <w:r w:rsidR="00ED6FE6" w:rsidRPr="00351D5A">
        <w:rPr>
          <w:rFonts w:cs="B Titr" w:hint="cs"/>
          <w:b/>
          <w:bCs/>
          <w:rtl/>
          <w:lang w:bidi="fa-IR"/>
        </w:rPr>
        <w:lastRenderedPageBreak/>
        <w:t>نحوه ارزشيابي</w:t>
      </w:r>
      <w:r w:rsidR="00211CA8" w:rsidRPr="00351D5A">
        <w:rPr>
          <w:rFonts w:cs="B Titr" w:hint="cs"/>
          <w:b/>
          <w:bCs/>
          <w:rtl/>
          <w:lang w:bidi="fa-IR"/>
        </w:rPr>
        <w:t xml:space="preserve"> دانشجو</w:t>
      </w:r>
      <w:r w:rsidR="005A3A15" w:rsidRPr="00351D5A">
        <w:rPr>
          <w:rFonts w:cs="B Titr" w:hint="cs"/>
          <w:b/>
          <w:bCs/>
          <w:rtl/>
          <w:lang w:bidi="fa-IR"/>
        </w:rPr>
        <w:t xml:space="preserve"> در طول دوره</w:t>
      </w:r>
      <w:r w:rsidR="00ED6FE6" w:rsidRPr="00351D5A">
        <w:rPr>
          <w:rFonts w:cs="B Titr" w:hint="cs"/>
          <w:b/>
          <w:bCs/>
          <w:rtl/>
          <w:lang w:bidi="fa-IR"/>
        </w:rPr>
        <w:t>:</w:t>
      </w:r>
      <w:r w:rsidR="00ED6FE6" w:rsidRPr="00351D5A">
        <w:rPr>
          <w:rFonts w:cs="B Titr" w:hint="cs"/>
          <w:rtl/>
        </w:rPr>
        <w:t xml:space="preserve"> </w:t>
      </w: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tbl>
      <w:tblPr>
        <w:tblpPr w:leftFromText="180" w:rightFromText="180" w:vertAnchor="text" w:horzAnchor="margin" w:tblpXSpec="center" w:tblpY="137"/>
        <w:bidiVisual/>
        <w:tblW w:w="118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3FF"/>
        <w:tblLayout w:type="fixed"/>
        <w:tblLook w:val="01E0" w:firstRow="1" w:lastRow="1" w:firstColumn="1" w:lastColumn="1" w:noHBand="0" w:noVBand="0"/>
      </w:tblPr>
      <w:tblGrid>
        <w:gridCol w:w="709"/>
        <w:gridCol w:w="5193"/>
        <w:gridCol w:w="3261"/>
        <w:gridCol w:w="2705"/>
      </w:tblGrid>
      <w:tr w:rsidR="00A409A2" w:rsidRPr="000B63E1" w:rsidTr="000669E6">
        <w:trPr>
          <w:trHeight w:val="256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ردیف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شرح فعالیت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تاریخ آزمون/انجام تکلیف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604A55" w:rsidRDefault="00A409A2" w:rsidP="00351D5A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0"/>
                <w:szCs w:val="20"/>
              </w:rPr>
            </w:pPr>
            <w:r w:rsidRPr="00604A55">
              <w:rPr>
                <w:rFonts w:cs="B Titr" w:hint="cs"/>
                <w:b/>
                <w:bCs/>
                <w:sz w:val="20"/>
                <w:szCs w:val="20"/>
                <w:rtl/>
              </w:rPr>
              <w:t>نمره</w:t>
            </w:r>
          </w:p>
        </w:tc>
      </w:tr>
      <w:tr w:rsidR="00A409A2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0B63E1" w:rsidRDefault="00A409A2" w:rsidP="00351D5A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ارائه کلاسی 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در طول ترم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تا 10 نمره (به صورت اختیاری)</w:t>
            </w:r>
          </w:p>
        </w:tc>
      </w:tr>
      <w:tr w:rsidR="00A409A2" w:rsidRPr="000B63E1" w:rsidTr="000669E6">
        <w:trPr>
          <w:trHeight w:val="29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0B63E1" w:rsidRDefault="00A409A2" w:rsidP="00351D5A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معرفی فیلم، کتاب و ...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در طول ترم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تا 2 نمره (به صورت اختیاری)</w:t>
            </w:r>
          </w:p>
        </w:tc>
      </w:tr>
      <w:tr w:rsidR="00A409A2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409A2" w:rsidRPr="000B63E1" w:rsidRDefault="00A409A2" w:rsidP="00351D5A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انجام پروژه کلاسی 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پایان ترم پیش از آزمون نهایی 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A409A2" w:rsidRPr="000B63E1" w:rsidRDefault="000669E6" w:rsidP="000669E6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5 </w:t>
            </w:r>
          </w:p>
        </w:tc>
      </w:tr>
      <w:tr w:rsidR="000669E6" w:rsidRPr="000B63E1" w:rsidTr="000669E6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0669E6" w:rsidRPr="000B63E1" w:rsidRDefault="000669E6" w:rsidP="00351D5A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5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0669E6" w:rsidRDefault="000669E6" w:rsidP="00351D5A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امتحان پایان ترم 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0669E6" w:rsidRDefault="000669E6" w:rsidP="00351D5A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زمون پایان ترم 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</w:tcPr>
          <w:p w:rsidR="000669E6" w:rsidRDefault="000669E6" w:rsidP="00351D5A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15 </w:t>
            </w:r>
          </w:p>
        </w:tc>
      </w:tr>
      <w:tr w:rsidR="00AA474F" w:rsidRPr="000B63E1" w:rsidTr="000669E6">
        <w:trPr>
          <w:trHeight w:val="288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A474F" w:rsidRPr="000B63E1" w:rsidRDefault="00AA474F" w:rsidP="00351D5A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84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bottom"/>
            <w:hideMark/>
          </w:tcPr>
          <w:p w:rsidR="00AA474F" w:rsidRPr="000B63E1" w:rsidRDefault="00AA474F" w:rsidP="00AA474F">
            <w:pPr>
              <w:bidi/>
              <w:jc w:val="right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مجموع نمره:</w:t>
            </w:r>
          </w:p>
        </w:tc>
        <w:tc>
          <w:tcPr>
            <w:tcW w:w="2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3FF"/>
            <w:vAlign w:val="center"/>
            <w:hideMark/>
          </w:tcPr>
          <w:p w:rsidR="00AA474F" w:rsidRPr="000B63E1" w:rsidRDefault="000669E6" w:rsidP="00351D5A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20</w:t>
            </w:r>
          </w:p>
        </w:tc>
      </w:tr>
    </w:tbl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shd w:val="clear" w:color="auto" w:fill="FFFFFF"/>
        <w:jc w:val="lowKashida"/>
        <w:rPr>
          <w:rFonts w:ascii="Arial" w:hAnsi="Arial" w:cs="B Nazanin"/>
          <w:b/>
          <w:bCs/>
          <w:rtl/>
        </w:rPr>
      </w:pPr>
    </w:p>
    <w:p w:rsidR="00ED6FE6" w:rsidRPr="000B63E1" w:rsidRDefault="00ED6FE6" w:rsidP="000B63E1">
      <w:pPr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A409A2" w:rsidRPr="000B63E1" w:rsidRDefault="00A409A2" w:rsidP="000B63E1">
      <w:pPr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A409A2" w:rsidRPr="000B63E1" w:rsidRDefault="00A409A2" w:rsidP="000B63E1">
      <w:pPr>
        <w:bidi/>
        <w:jc w:val="lowKashida"/>
        <w:rPr>
          <w:rFonts w:ascii="Tahoma" w:hAnsi="Tahoma" w:cs="B Nazanin"/>
          <w:b/>
          <w:bCs/>
          <w:color w:val="000000"/>
          <w:rtl/>
        </w:rPr>
      </w:pPr>
    </w:p>
    <w:p w:rsidR="00211CA8" w:rsidRPr="000B63E1" w:rsidRDefault="00211CA8" w:rsidP="000B63E1">
      <w:pPr>
        <w:bidi/>
        <w:jc w:val="lowKashida"/>
        <w:rPr>
          <w:rFonts w:cs="B Nazanin"/>
          <w:rtl/>
        </w:rPr>
      </w:pPr>
    </w:p>
    <w:p w:rsidR="00211CA8" w:rsidRPr="000B63E1" w:rsidRDefault="00211CA8" w:rsidP="000B63E1">
      <w:pPr>
        <w:bidi/>
        <w:jc w:val="lowKashida"/>
        <w:rPr>
          <w:rFonts w:cs="B Nazanin"/>
          <w:rtl/>
        </w:rPr>
      </w:pPr>
    </w:p>
    <w:p w:rsidR="00211CA8" w:rsidRDefault="00211CA8" w:rsidP="000B63E1">
      <w:pPr>
        <w:bidi/>
        <w:jc w:val="lowKashida"/>
        <w:rPr>
          <w:rFonts w:cs="B Nazanin"/>
          <w:rtl/>
        </w:rPr>
      </w:pPr>
    </w:p>
    <w:p w:rsidR="0083142C" w:rsidRPr="000B63E1" w:rsidRDefault="0083142C" w:rsidP="0083142C">
      <w:pPr>
        <w:bidi/>
        <w:jc w:val="lowKashida"/>
        <w:rPr>
          <w:rFonts w:cs="B Nazanin"/>
          <w:rtl/>
        </w:rPr>
      </w:pPr>
    </w:p>
    <w:p w:rsidR="00A409A2" w:rsidRDefault="00AA474F" w:rsidP="00604A55">
      <w:pPr>
        <w:numPr>
          <w:ilvl w:val="0"/>
          <w:numId w:val="10"/>
        </w:numPr>
        <w:bidi/>
        <w:jc w:val="lowKashida"/>
        <w:rPr>
          <w:rFonts w:cs="B Titr"/>
          <w:b/>
          <w:bCs/>
        </w:rPr>
      </w:pPr>
      <w:r w:rsidRPr="00AA474F">
        <w:rPr>
          <w:rFonts w:cs="B Titr" w:hint="cs"/>
          <w:b/>
          <w:bCs/>
          <w:rtl/>
        </w:rPr>
        <w:t xml:space="preserve">سایر مقررات تدوین شده </w:t>
      </w:r>
      <w:r w:rsidR="00604A55" w:rsidRPr="00AA474F">
        <w:rPr>
          <w:rFonts w:cs="B Titr" w:hint="cs"/>
          <w:b/>
          <w:bCs/>
          <w:rtl/>
        </w:rPr>
        <w:t>توسط مدرس</w:t>
      </w:r>
      <w:r w:rsidR="00604A55">
        <w:rPr>
          <w:rFonts w:cs="B Titr" w:hint="cs"/>
          <w:b/>
          <w:bCs/>
          <w:rtl/>
        </w:rPr>
        <w:t xml:space="preserve">، </w:t>
      </w:r>
      <w:r w:rsidRPr="00AA474F">
        <w:rPr>
          <w:rFonts w:cs="B Titr" w:hint="cs"/>
          <w:b/>
          <w:bCs/>
          <w:rtl/>
        </w:rPr>
        <w:t>در طول دوره:</w:t>
      </w:r>
    </w:p>
    <w:p w:rsidR="003148E9" w:rsidRPr="00AA474F" w:rsidRDefault="003148E9" w:rsidP="003148E9">
      <w:pPr>
        <w:bidi/>
        <w:jc w:val="lowKashida"/>
        <w:rPr>
          <w:rFonts w:cs="B Titr"/>
          <w:b/>
          <w:bCs/>
          <w:rtl/>
        </w:rPr>
      </w:pPr>
    </w:p>
    <w:tbl>
      <w:tblPr>
        <w:tblpPr w:leftFromText="180" w:rightFromText="180" w:vertAnchor="text" w:horzAnchor="margin" w:tblpXSpec="center" w:tblpY="137"/>
        <w:bidiVisual/>
        <w:tblW w:w="74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E4C9FF"/>
        <w:tblLayout w:type="fixed"/>
        <w:tblLook w:val="01E0" w:firstRow="1" w:lastRow="1" w:firstColumn="1" w:lastColumn="1" w:noHBand="0" w:noVBand="0"/>
      </w:tblPr>
      <w:tblGrid>
        <w:gridCol w:w="709"/>
        <w:gridCol w:w="6701"/>
      </w:tblGrid>
      <w:tr w:rsidR="00516D40" w:rsidRPr="000B63E1" w:rsidTr="003148E9">
        <w:trPr>
          <w:trHeight w:val="256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604A55" w:rsidRDefault="00516D40" w:rsidP="00AA474F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2"/>
                <w:szCs w:val="22"/>
              </w:rPr>
            </w:pPr>
            <w:r w:rsidRPr="00604A55">
              <w:rPr>
                <w:rFonts w:cs="B Titr" w:hint="cs"/>
                <w:b/>
                <w:bCs/>
                <w:sz w:val="22"/>
                <w:szCs w:val="22"/>
                <w:rtl/>
              </w:rPr>
              <w:t>ردیف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604A55" w:rsidRDefault="00516D40" w:rsidP="00AA474F">
            <w:pPr>
              <w:bidi/>
              <w:spacing w:before="100" w:beforeAutospacing="1"/>
              <w:jc w:val="center"/>
              <w:rPr>
                <w:rFonts w:cs="B Titr"/>
                <w:b/>
                <w:bCs/>
                <w:sz w:val="22"/>
                <w:szCs w:val="22"/>
              </w:rPr>
            </w:pPr>
            <w:r w:rsidRPr="00604A55">
              <w:rPr>
                <w:rFonts w:cs="B Titr" w:hint="cs"/>
                <w:b/>
                <w:bCs/>
                <w:sz w:val="22"/>
                <w:szCs w:val="22"/>
                <w:rtl/>
              </w:rPr>
              <w:t>شرح تکلیف</w:t>
            </w:r>
          </w:p>
        </w:tc>
      </w:tr>
      <w:tr w:rsidR="00516D40" w:rsidRPr="000B63E1" w:rsidTr="003148E9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5C0942" w:rsidP="00AA474F">
            <w:pPr>
              <w:bidi/>
              <w:jc w:val="center"/>
              <w:rPr>
                <w:rFonts w:cs="B Nazanin"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مشارکت در تدوین یک طرح کسب وکار به صورت کار تیمی </w:t>
            </w:r>
          </w:p>
        </w:tc>
      </w:tr>
      <w:tr w:rsidR="00516D40" w:rsidRPr="000B63E1" w:rsidTr="003148E9">
        <w:trPr>
          <w:trHeight w:val="28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</w:p>
        </w:tc>
      </w:tr>
      <w:tr w:rsidR="00516D40" w:rsidRPr="000B63E1" w:rsidTr="003148E9">
        <w:trPr>
          <w:trHeight w:val="295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  <w:hideMark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6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4C9FF"/>
            <w:vAlign w:val="center"/>
          </w:tcPr>
          <w:p w:rsidR="00516D40" w:rsidRPr="000B63E1" w:rsidRDefault="00516D40" w:rsidP="00AA474F">
            <w:pPr>
              <w:bidi/>
              <w:jc w:val="center"/>
              <w:rPr>
                <w:rFonts w:cs="B Nazanin"/>
                <w:lang w:bidi="fa-IR"/>
              </w:rPr>
            </w:pPr>
          </w:p>
        </w:tc>
      </w:tr>
    </w:tbl>
    <w:p w:rsidR="009272CE" w:rsidRPr="00E75C69" w:rsidRDefault="00ED6FE6" w:rsidP="000B63E1">
      <w:pPr>
        <w:bidi/>
        <w:jc w:val="lowKashida"/>
        <w:rPr>
          <w:rFonts w:cs="B Titr"/>
          <w:b/>
          <w:bCs/>
          <w:rtl/>
          <w:lang w:bidi="fa-IR"/>
        </w:rPr>
      </w:pPr>
      <w:r w:rsidRPr="000B63E1">
        <w:rPr>
          <w:rFonts w:cs="B Nazanin"/>
          <w:rtl/>
        </w:rPr>
        <w:br w:type="page"/>
      </w:r>
      <w:r w:rsidR="00BA5E3C" w:rsidRPr="00E75C69">
        <w:rPr>
          <w:rFonts w:cs="B Titr" w:hint="cs"/>
          <w:b/>
          <w:bCs/>
          <w:rtl/>
          <w:lang w:bidi="fa-IR"/>
        </w:rPr>
        <w:lastRenderedPageBreak/>
        <w:t>جدول طرح درس:</w:t>
      </w:r>
    </w:p>
    <w:tbl>
      <w:tblPr>
        <w:tblpPr w:leftFromText="180" w:rightFromText="180" w:vertAnchor="text" w:horzAnchor="margin" w:tblpXSpec="center" w:tblpY="296"/>
        <w:bidiVisual/>
        <w:tblW w:w="5000" w:type="pct"/>
        <w:tblBorders>
          <w:top w:val="single" w:sz="6" w:space="0" w:color="000000"/>
          <w:left w:val="single" w:sz="12" w:space="0" w:color="000000"/>
          <w:bottom w:val="single" w:sz="6" w:space="0" w:color="000000"/>
          <w:right w:val="single" w:sz="12" w:space="0" w:color="000000"/>
          <w:insideV w:val="single" w:sz="6" w:space="0" w:color="000000"/>
        </w:tblBorders>
        <w:shd w:val="clear" w:color="auto" w:fill="CCFFFF"/>
        <w:tblLayout w:type="fixed"/>
        <w:tblLook w:val="01E0" w:firstRow="1" w:lastRow="1" w:firstColumn="1" w:lastColumn="1" w:noHBand="0" w:noVBand="0"/>
      </w:tblPr>
      <w:tblGrid>
        <w:gridCol w:w="742"/>
        <w:gridCol w:w="4390"/>
        <w:gridCol w:w="3285"/>
        <w:gridCol w:w="1847"/>
        <w:gridCol w:w="2564"/>
        <w:gridCol w:w="2564"/>
      </w:tblGrid>
      <w:tr w:rsidR="003148E9" w:rsidRPr="000B63E1" w:rsidTr="003148E9">
        <w:trPr>
          <w:trHeight w:val="569"/>
        </w:trPr>
        <w:tc>
          <w:tcPr>
            <w:tcW w:w="241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شماره جلسه</w:t>
            </w:r>
          </w:p>
        </w:tc>
        <w:tc>
          <w:tcPr>
            <w:tcW w:w="1426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اهداف اختصاصی (رئوس مطالب)</w:t>
            </w:r>
          </w:p>
        </w:tc>
        <w:tc>
          <w:tcPr>
            <w:tcW w:w="1067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اهداف ویژه رفتاری</w:t>
            </w:r>
          </w:p>
        </w:tc>
        <w:tc>
          <w:tcPr>
            <w:tcW w:w="600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A85CDE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>
              <w:rPr>
                <w:rFonts w:cs="B Titr" w:hint="cs"/>
                <w:sz w:val="20"/>
                <w:szCs w:val="20"/>
                <w:rtl/>
              </w:rPr>
              <w:t>*</w:t>
            </w:r>
            <w:r w:rsidR="00211CA8" w:rsidRPr="00E75C69">
              <w:rPr>
                <w:rFonts w:cs="B Titr" w:hint="cs"/>
                <w:sz w:val="20"/>
                <w:szCs w:val="20"/>
                <w:rtl/>
              </w:rPr>
              <w:t>حیطه (شناختی، عاطفی و روان حرکتی)</w:t>
            </w:r>
          </w:p>
        </w:tc>
        <w:tc>
          <w:tcPr>
            <w:tcW w:w="833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29713E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روش یاددهی</w:t>
            </w:r>
            <w:r w:rsidR="0029713E">
              <w:rPr>
                <w:rFonts w:cs="B Titr" w:hint="cs"/>
                <w:sz w:val="20"/>
                <w:szCs w:val="20"/>
                <w:rtl/>
              </w:rPr>
              <w:t>/یادگیری</w:t>
            </w:r>
          </w:p>
        </w:tc>
        <w:tc>
          <w:tcPr>
            <w:tcW w:w="833" w:type="pct"/>
            <w:tcBorders>
              <w:bottom w:val="single" w:sz="6" w:space="0" w:color="000000"/>
            </w:tcBorders>
            <w:shd w:val="clear" w:color="auto" w:fill="CCFFFF"/>
            <w:vAlign w:val="center"/>
          </w:tcPr>
          <w:p w:rsidR="00211CA8" w:rsidRPr="00E75C69" w:rsidRDefault="00211CA8" w:rsidP="00E75C69">
            <w:pPr>
              <w:bidi/>
              <w:spacing w:before="100" w:beforeAutospacing="1"/>
              <w:jc w:val="center"/>
              <w:rPr>
                <w:rFonts w:cs="B Titr"/>
                <w:sz w:val="20"/>
                <w:szCs w:val="20"/>
                <w:rtl/>
              </w:rPr>
            </w:pPr>
            <w:r w:rsidRPr="00E75C69">
              <w:rPr>
                <w:rFonts w:cs="B Titr" w:hint="cs"/>
                <w:sz w:val="20"/>
                <w:szCs w:val="20"/>
                <w:rtl/>
              </w:rPr>
              <w:t>مواد و وسایل آموزشی</w:t>
            </w:r>
          </w:p>
        </w:tc>
      </w:tr>
      <w:tr w:rsidR="00101A06" w:rsidRPr="000B63E1" w:rsidTr="003148E9">
        <w:trPr>
          <w:trHeight w:val="319"/>
        </w:trPr>
        <w:tc>
          <w:tcPr>
            <w:tcW w:w="241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  <w:tc>
          <w:tcPr>
            <w:tcW w:w="1426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تعاریف خلاقیت، نوآوری و کارآفرینی</w:t>
            </w:r>
          </w:p>
        </w:tc>
        <w:tc>
          <w:tcPr>
            <w:tcW w:w="1067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3148E9">
        <w:trPr>
          <w:trHeight w:val="88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شنایی با روش های توانمندسازی کارکنان برای بروز خلاقیت و همچنین تعاریف نوآوری در کسب و کار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َشنایی با روش های مدیریت تکنولوژی و نوآوری در سازمان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 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شنایی با مفاهیم کارآفرینی، راه اندازی کسب و کارهای کوچک و چالش های آن،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 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E8348F">
              <w:rPr>
                <w:rFonts w:cs="B Nazanin"/>
                <w:rtl/>
                <w:lang w:bidi="fa-IR"/>
              </w:rPr>
              <w:t>مزا</w:t>
            </w:r>
            <w:r w:rsidRPr="00E8348F">
              <w:rPr>
                <w:rFonts w:cs="B Nazanin" w:hint="cs"/>
                <w:rtl/>
                <w:lang w:bidi="fa-IR"/>
              </w:rPr>
              <w:t>ی</w:t>
            </w:r>
            <w:r w:rsidRPr="00E8348F">
              <w:rPr>
                <w:rFonts w:cs="B Nazanin" w:hint="eastAsia"/>
                <w:rtl/>
                <w:lang w:bidi="fa-IR"/>
              </w:rPr>
              <w:t>ا</w:t>
            </w:r>
            <w:r w:rsidRPr="00E8348F">
              <w:rPr>
                <w:rFonts w:cs="B Nazanin"/>
                <w:rtl/>
                <w:lang w:bidi="fa-IR"/>
              </w:rPr>
              <w:t xml:space="preserve"> و معا</w:t>
            </w:r>
            <w:r w:rsidRPr="00E8348F">
              <w:rPr>
                <w:rFonts w:cs="B Nazanin" w:hint="cs"/>
                <w:rtl/>
                <w:lang w:bidi="fa-IR"/>
              </w:rPr>
              <w:t>ی</w:t>
            </w:r>
            <w:r w:rsidRPr="00E8348F">
              <w:rPr>
                <w:rFonts w:cs="B Nazanin" w:hint="eastAsia"/>
                <w:rtl/>
                <w:lang w:bidi="fa-IR"/>
              </w:rPr>
              <w:t>ب</w:t>
            </w:r>
            <w:r>
              <w:rPr>
                <w:rFonts w:cs="B Nazanin" w:hint="cs"/>
                <w:rtl/>
                <w:lang w:bidi="fa-IR"/>
              </w:rPr>
              <w:t xml:space="preserve"> کارآفرینی، روندهای کارآفرینی در دنیا و آشنایی با برخی از کارآفرینان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شنایی با انواع تیم ها</w:t>
            </w:r>
            <w:r w:rsidR="008863D3">
              <w:rPr>
                <w:rFonts w:cs="B Nazanin" w:hint="cs"/>
                <w:rtl/>
                <w:lang w:bidi="fa-IR"/>
              </w:rPr>
              <w:t xml:space="preserve">، مدیریت آنها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8863D3">
              <w:rPr>
                <w:rFonts w:cs="B Nazanin" w:hint="cs"/>
                <w:rtl/>
                <w:lang w:bidi="fa-IR"/>
              </w:rPr>
              <w:t xml:space="preserve"> حل مساله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7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اختار سازمانی در سازمان های نوآور و کارآفرین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8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تعاریف یادگیری سازمانی و نقش آن در کسب و کارهای نوپا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8863D3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9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شنایی با انواع ارزش ها</w:t>
            </w:r>
            <w:r>
              <w:rPr>
                <w:rFonts w:cs="B Nazanin"/>
                <w:lang w:bidi="fa-IR"/>
              </w:rPr>
              <w:t xml:space="preserve"> </w:t>
            </w:r>
            <w:r>
              <w:rPr>
                <w:rFonts w:cs="B Nazanin" w:hint="cs"/>
                <w:rtl/>
                <w:lang w:bidi="fa-IR"/>
              </w:rPr>
              <w:t xml:space="preserve"> و روش های ارزشگذاری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 حل مساله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8863D3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0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ساختارهای استارتاپی و آسیب شناسی استارتاپ های موجود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 حل مساله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1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َشنایی با انواع روش های سرمایه گذاری در کسب و کارهای نوپا/ آشنایی با انواع روش های ادغام و مشارکت با سایر سازمان ها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lastRenderedPageBreak/>
              <w:t>12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ساختار و نحوه تدوین طرح کسب و کار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8863D3">
              <w:rPr>
                <w:rFonts w:cs="B Nazanin" w:hint="cs"/>
                <w:rtl/>
                <w:lang w:bidi="fa-IR"/>
              </w:rPr>
              <w:t>کار تیمی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3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َشنایی با ساختار و نحوه تدوین طرح توجیهی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سخنرانی/</w:t>
            </w:r>
            <w:r w:rsidR="008863D3">
              <w:rPr>
                <w:rFonts w:cs="B Nazanin" w:hint="cs"/>
                <w:rtl/>
                <w:lang w:bidi="fa-IR"/>
              </w:rPr>
              <w:t xml:space="preserve"> حل مساله</w:t>
            </w:r>
            <w:r>
              <w:rPr>
                <w:rFonts w:cs="B Nazanin" w:hint="cs"/>
                <w:rtl/>
                <w:lang w:bidi="fa-IR"/>
              </w:rPr>
              <w:t xml:space="preserve">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E8348F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4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8863D3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آشنایی با </w:t>
            </w:r>
            <w:r w:rsidR="005C0942">
              <w:rPr>
                <w:rFonts w:cs="B Nazanin" w:hint="cs"/>
                <w:rtl/>
                <w:lang w:bidi="fa-IR"/>
              </w:rPr>
              <w:t xml:space="preserve">ساختار و نحوه تدوین طرح بازاریابی 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شناختی/ عاطفی 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 xml:space="preserve">سخنرانی/پرسش و پاسخ 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E8348F" w:rsidRPr="000B63E1" w:rsidRDefault="00E8348F" w:rsidP="00E8348F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کامپیوتر، ویدئو پروژکتور</w:t>
            </w:r>
          </w:p>
        </w:tc>
      </w:tr>
      <w:tr w:rsidR="00101A06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5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8863D3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</w:tr>
      <w:tr w:rsidR="00101A06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6</w:t>
            </w:r>
          </w:p>
        </w:tc>
        <w:tc>
          <w:tcPr>
            <w:tcW w:w="1426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</w:tr>
      <w:tr w:rsidR="00101A06" w:rsidRPr="000B63E1" w:rsidTr="003148E9">
        <w:trPr>
          <w:trHeight w:val="375"/>
        </w:trPr>
        <w:tc>
          <w:tcPr>
            <w:tcW w:w="241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7</w:t>
            </w:r>
          </w:p>
        </w:tc>
        <w:tc>
          <w:tcPr>
            <w:tcW w:w="1426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1067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600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CCFFFF"/>
            <w:vAlign w:val="center"/>
          </w:tcPr>
          <w:p w:rsidR="00101A06" w:rsidRPr="000B63E1" w:rsidRDefault="00101A06" w:rsidP="00101A06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</w:tr>
    </w:tbl>
    <w:p w:rsidR="009272CE" w:rsidRPr="000B63E1" w:rsidRDefault="009272CE" w:rsidP="000B63E1">
      <w:pPr>
        <w:jc w:val="lowKashida"/>
        <w:rPr>
          <w:rFonts w:cs="B Nazanin"/>
          <w:b/>
          <w:bCs/>
          <w:rtl/>
          <w:lang w:bidi="fa-IR"/>
        </w:rPr>
      </w:pPr>
    </w:p>
    <w:p w:rsidR="00043F51" w:rsidRDefault="00043F51" w:rsidP="004C7342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tbl>
      <w:tblPr>
        <w:tblpPr w:leftFromText="180" w:rightFromText="180" w:vertAnchor="text" w:horzAnchor="margin" w:tblpXSpec="center" w:tblpY="-39"/>
        <w:tblOverlap w:val="never"/>
        <w:bidiVisual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710"/>
        <w:gridCol w:w="3685"/>
        <w:gridCol w:w="1418"/>
        <w:gridCol w:w="2410"/>
        <w:gridCol w:w="2268"/>
      </w:tblGrid>
      <w:tr w:rsidR="00043F51" w:rsidRPr="00E16378" w:rsidTr="00E16378">
        <w:tc>
          <w:tcPr>
            <w:tcW w:w="710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ردیف</w:t>
            </w:r>
          </w:p>
        </w:tc>
        <w:tc>
          <w:tcPr>
            <w:tcW w:w="3685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شیوه ارزیابی</w:t>
            </w: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بلوک</w:t>
            </w:r>
            <w:r w:rsidR="002C1447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/درس</w:t>
            </w: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 xml:space="preserve"> ..........................</w:t>
            </w:r>
          </w:p>
        </w:tc>
        <w:tc>
          <w:tcPr>
            <w:tcW w:w="1418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بارم امتحانی دانشجو</w:t>
            </w:r>
          </w:p>
        </w:tc>
        <w:tc>
          <w:tcPr>
            <w:tcW w:w="2410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ضریب محاسبه بر مبنای</w:t>
            </w: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نمره 20</w:t>
            </w:r>
          </w:p>
        </w:tc>
        <w:tc>
          <w:tcPr>
            <w:tcW w:w="2268" w:type="dxa"/>
            <w:shd w:val="clear" w:color="auto" w:fill="FF9953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rtl/>
                <w:lang w:bidi="fa-IR"/>
              </w:rPr>
            </w:pPr>
          </w:p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Titr"/>
                <w:sz w:val="22"/>
                <w:szCs w:val="22"/>
                <w:lang w:bidi="fa-IR"/>
              </w:rPr>
            </w:pPr>
            <w:r w:rsidRPr="00E16378">
              <w:rPr>
                <w:rFonts w:ascii="Calibri" w:eastAsia="Calibri" w:hAnsi="Calibri" w:cs="B Titr" w:hint="cs"/>
                <w:sz w:val="22"/>
                <w:szCs w:val="22"/>
                <w:rtl/>
                <w:lang w:bidi="fa-IR"/>
              </w:rPr>
              <w:t>نمره نهایی</w:t>
            </w:r>
          </w:p>
        </w:tc>
      </w:tr>
      <w:tr w:rsidR="00043F51" w:rsidRPr="00E16378" w:rsidTr="00E16378"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1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  <w:tr w:rsidR="00043F51" w:rsidRPr="00E16378" w:rsidTr="00E16378">
        <w:trPr>
          <w:trHeight w:val="263"/>
        </w:trPr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2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  <w:tr w:rsidR="00043F51" w:rsidRPr="00E16378" w:rsidTr="00E16378">
        <w:tc>
          <w:tcPr>
            <w:tcW w:w="7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  <w:r w:rsidRPr="00E16378">
              <w:rPr>
                <w:rFonts w:ascii="Calibri" w:eastAsia="Calibri" w:hAnsi="Calibri" w:cs="B Nazanin" w:hint="cs"/>
                <w:rtl/>
                <w:lang w:bidi="fa-IR"/>
              </w:rPr>
              <w:t>3</w:t>
            </w:r>
          </w:p>
        </w:tc>
        <w:tc>
          <w:tcPr>
            <w:tcW w:w="3685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141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410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  <w:tc>
          <w:tcPr>
            <w:tcW w:w="2268" w:type="dxa"/>
            <w:shd w:val="clear" w:color="auto" w:fill="FFD3BD"/>
            <w:vAlign w:val="center"/>
          </w:tcPr>
          <w:p w:rsidR="00043F51" w:rsidRPr="00E16378" w:rsidRDefault="00043F51" w:rsidP="00E16378">
            <w:pPr>
              <w:bidi/>
              <w:jc w:val="center"/>
              <w:rPr>
                <w:rFonts w:ascii="Calibri" w:eastAsia="Calibri" w:hAnsi="Calibri" w:cs="B Nazanin"/>
                <w:rtl/>
                <w:lang w:bidi="fa-IR"/>
              </w:rPr>
            </w:pPr>
          </w:p>
        </w:tc>
      </w:tr>
    </w:tbl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043F51" w:rsidRDefault="00043F51" w:rsidP="00043F51">
      <w:pPr>
        <w:bidi/>
        <w:rPr>
          <w:rFonts w:cs="B Titr"/>
          <w:b/>
          <w:bCs/>
          <w:rtl/>
          <w:lang w:bidi="fa-IR"/>
        </w:rPr>
      </w:pPr>
    </w:p>
    <w:p w:rsidR="008A64CE" w:rsidRPr="004C7342" w:rsidRDefault="004C7342" w:rsidP="00043F51">
      <w:pPr>
        <w:bidi/>
        <w:rPr>
          <w:rFonts w:cs="B Titr"/>
          <w:b/>
          <w:bCs/>
          <w:rtl/>
          <w:lang w:bidi="fa-IR"/>
        </w:rPr>
      </w:pPr>
      <w:r w:rsidRPr="004C7342">
        <w:rPr>
          <w:rFonts w:cs="B Titr" w:hint="cs"/>
          <w:b/>
          <w:bCs/>
          <w:rtl/>
          <w:lang w:bidi="fa-IR"/>
        </w:rPr>
        <w:t>تعاریف:</w:t>
      </w:r>
    </w:p>
    <w:p w:rsidR="00390FAC" w:rsidRPr="000B63E1" w:rsidRDefault="00390FAC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p w:rsidR="006F3AEB" w:rsidRPr="003C4570" w:rsidRDefault="00B36379" w:rsidP="00B36379">
      <w:pPr>
        <w:bidi/>
        <w:ind w:left="360" w:right="13041"/>
        <w:jc w:val="lowKashida"/>
        <w:rPr>
          <w:rFonts w:cs="B Titr"/>
          <w:lang w:bidi="fa-IR"/>
        </w:rPr>
      </w:pPr>
      <w:r w:rsidRPr="003C4570">
        <w:rPr>
          <w:rFonts w:cs="B Titr" w:hint="cs"/>
          <w:rtl/>
          <w:lang w:bidi="fa-IR"/>
        </w:rPr>
        <w:t>*</w:t>
      </w:r>
      <w:r w:rsidR="004C7342" w:rsidRPr="003C4570">
        <w:rPr>
          <w:rFonts w:cs="B Titr" w:hint="cs"/>
          <w:shd w:val="clear" w:color="auto" w:fill="FFC000"/>
          <w:rtl/>
          <w:lang w:bidi="fa-IR"/>
        </w:rPr>
        <w:t>حیط</w:t>
      </w:r>
      <w:r w:rsidR="00A85CDE" w:rsidRPr="003C4570">
        <w:rPr>
          <w:rFonts w:cs="B Titr" w:hint="cs"/>
          <w:shd w:val="clear" w:color="auto" w:fill="FFC000"/>
          <w:rtl/>
          <w:lang w:bidi="fa-IR"/>
        </w:rPr>
        <w:t>ه های یادگیری:</w:t>
      </w:r>
    </w:p>
    <w:p w:rsidR="001A3DA1" w:rsidRPr="001A3DA1" w:rsidRDefault="001A3DA1" w:rsidP="0049346B">
      <w:pPr>
        <w:pStyle w:val="NormalWeb"/>
        <w:bidi/>
        <w:rPr>
          <w:rFonts w:ascii="Tahoma" w:hAnsi="Tahoma" w:cs="B Titr"/>
          <w:color w:val="333333"/>
          <w:sz w:val="20"/>
          <w:szCs w:val="20"/>
          <w:rtl/>
        </w:rPr>
      </w:pP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 xml:space="preserve">حيطه </w:t>
      </w:r>
      <w:r w:rsidR="0049346B">
        <w:rPr>
          <w:rStyle w:val="Strong"/>
          <w:rFonts w:ascii="Tahoma" w:hAnsi="Tahoma" w:cs="B Titr" w:hint="cs"/>
          <w:color w:val="333333"/>
          <w:sz w:val="20"/>
          <w:szCs w:val="20"/>
          <w:rtl/>
        </w:rPr>
        <w:t>شناختی</w:t>
      </w: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 xml:space="preserve"> :</w:t>
      </w:r>
    </w:p>
    <w:p w:rsidR="00937F64" w:rsidRPr="001A3DA1" w:rsidRDefault="001A3DA1" w:rsidP="001A3DA1">
      <w:pPr>
        <w:pStyle w:val="NormalWeb"/>
        <w:bidi/>
        <w:rPr>
          <w:rFonts w:cs="B Nazanin"/>
          <w:sz w:val="22"/>
          <w:szCs w:val="22"/>
          <w:rtl/>
        </w:rPr>
      </w:pPr>
      <w:r w:rsidRPr="001A3DA1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د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ر حوزه شناختی، دانش، معلومات و مهارت های ذهنی قرار گرفته اند. طبق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طبقه بندی بلوم، هدف ها در حوزه شناختی شش نوع و عبارتند از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: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1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-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دانش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2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فهمیدن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3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کاربستن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4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تحلیل،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5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ترکیب،</w:t>
      </w:r>
      <w:r w:rsidR="00B36379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br/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> </w:t>
      </w:r>
      <w:r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>6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</w:rPr>
        <w:t xml:space="preserve">-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ارزشیابی</w:t>
      </w:r>
    </w:p>
    <w:p w:rsidR="004C7342" w:rsidRPr="004C7342" w:rsidRDefault="004C7342" w:rsidP="00937F64">
      <w:pPr>
        <w:pStyle w:val="NormalWeb"/>
        <w:bidi/>
        <w:rPr>
          <w:rFonts w:ascii="Tahoma" w:hAnsi="Tahoma" w:cs="B Titr"/>
          <w:color w:val="333333"/>
          <w:sz w:val="20"/>
          <w:szCs w:val="20"/>
        </w:rPr>
      </w:pPr>
      <w:r w:rsidRPr="004C7342">
        <w:rPr>
          <w:rStyle w:val="Strong"/>
          <w:rFonts w:ascii="Tahoma" w:hAnsi="Tahoma" w:cs="B Titr"/>
          <w:color w:val="333333"/>
          <w:sz w:val="20"/>
          <w:szCs w:val="20"/>
          <w:rtl/>
        </w:rPr>
        <w:t>حيطه عاطفي :</w:t>
      </w:r>
    </w:p>
    <w:p w:rsidR="004C7342" w:rsidRPr="00B36379" w:rsidRDefault="004C7342" w:rsidP="004C7342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4C7342">
        <w:rPr>
          <w:rFonts w:ascii="Tahoma" w:hAnsi="Tahoma" w:cs="B Nazanin"/>
          <w:b/>
          <w:bCs/>
          <w:color w:val="333333"/>
          <w:sz w:val="22"/>
          <w:szCs w:val="22"/>
          <w:rtl/>
        </w:rPr>
        <w:t xml:space="preserve">شامل رفتارهايي است كه به علايق ، احساسات ، ارزش ها ، اخلاقيات و عواطف مربوط مي شودو سطوح آن عبارتند از </w:t>
      </w:r>
      <w:r w:rsidRPr="00B36379">
        <w:rPr>
          <w:rFonts w:ascii="Tahoma" w:hAnsi="Tahoma" w:cs="B Nazanin"/>
          <w:b/>
          <w:bCs/>
          <w:color w:val="333333"/>
          <w:sz w:val="22"/>
          <w:szCs w:val="22"/>
          <w:rtl/>
        </w:rPr>
        <w:t>:</w:t>
      </w:r>
      <w:r w:rsidRPr="00B36379">
        <w:rPr>
          <w:rFonts w:hint="cs"/>
          <w:b/>
          <w:bCs/>
          <w:color w:val="333333"/>
          <w:sz w:val="22"/>
          <w:szCs w:val="22"/>
          <w:rtl/>
        </w:rPr>
        <w:t> </w:t>
      </w:r>
      <w:r w:rsidRPr="00B36379">
        <w:rPr>
          <w:rFonts w:cs="B Nazanin"/>
          <w:b/>
          <w:bCs/>
          <w:sz w:val="22"/>
          <w:szCs w:val="22"/>
          <w:rtl/>
        </w:rPr>
        <w:t>توجه كردن ، واكنش نشان دادن ، ارزش گذاري ، سازمان بندي كردن ، متبلور ساختن.</w:t>
      </w:r>
    </w:p>
    <w:p w:rsidR="001A3DA1" w:rsidRPr="001A3DA1" w:rsidRDefault="001A3DA1" w:rsidP="001A3DA1">
      <w:pPr>
        <w:pStyle w:val="NormalWeb"/>
        <w:bidi/>
        <w:rPr>
          <w:rStyle w:val="Strong"/>
          <w:rFonts w:cs="B Titr"/>
          <w:sz w:val="20"/>
          <w:szCs w:val="20"/>
        </w:rPr>
      </w:pPr>
      <w:r w:rsidRPr="001A3DA1">
        <w:rPr>
          <w:rStyle w:val="Strong"/>
          <w:rFonts w:ascii="Tahoma" w:hAnsi="Tahoma" w:cs="B Titr"/>
          <w:color w:val="333333"/>
          <w:sz w:val="20"/>
          <w:szCs w:val="20"/>
          <w:rtl/>
        </w:rPr>
        <w:t>حيطه رواني – حركت</w:t>
      </w:r>
      <w:r>
        <w:rPr>
          <w:rStyle w:val="Strong"/>
          <w:rFonts w:ascii="Tahoma" w:hAnsi="Tahoma" w:cs="B Titr" w:hint="cs"/>
          <w:color w:val="333333"/>
          <w:sz w:val="20"/>
          <w:szCs w:val="20"/>
          <w:rtl/>
        </w:rPr>
        <w:t xml:space="preserve">ی : </w:t>
      </w:r>
    </w:p>
    <w:p w:rsidR="001A3DA1" w:rsidRPr="001A3DA1" w:rsidRDefault="001A3DA1" w:rsidP="001A3DA1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حيطه رواني حركتي آن بخش از هدف هاي آموزشي را شامل مي شود كه در جهت افزايش توانايي هاي عضلات و ايجاد هماهنگي بين آن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ها. به زبان ديگر اين بخش از هدف هاي آموزشي  به گونه اي است كه انجام آن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ها نيازمند همكاري اعصاب (سيستم عصبي) و ماهيچه ها</w:t>
      </w:r>
      <w:r w:rsidR="00CD5077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t xml:space="preserve"> ا</w:t>
      </w:r>
      <w:r w:rsidRPr="001A3DA1">
        <w:rPr>
          <w:rFonts w:ascii="Tahoma" w:hAnsi="Tahoma" w:cs="B Nazanin"/>
          <w:b/>
          <w:bCs/>
          <w:color w:val="333333"/>
          <w:sz w:val="22"/>
          <w:szCs w:val="22"/>
          <w:rtl/>
        </w:rPr>
        <w:t>ست. مهارت هايي مانند : نوشتن ، دويدن ، خياطي كردن ، رانندگي كردن ، كار آزمايشگاهي انجام دادن ، نقاشي كردن و...   سطوح آن عبارتند از : </w:t>
      </w:r>
      <w:r w:rsidRPr="001A3DA1">
        <w:rPr>
          <w:rFonts w:cs="B Nazanin"/>
          <w:b/>
          <w:bCs/>
          <w:sz w:val="22"/>
          <w:szCs w:val="22"/>
          <w:rtl/>
        </w:rPr>
        <w:t>مشاهده و تقليدكردن ، مستقل اجرا كردن ، دقت كردن همراه با سرعت ، با هماهنگي انجام دادن ، عادي شدن.</w:t>
      </w:r>
    </w:p>
    <w:p w:rsidR="00D246C5" w:rsidRPr="0062009B" w:rsidRDefault="0062009B" w:rsidP="0062009B">
      <w:pPr>
        <w:shd w:val="clear" w:color="auto" w:fill="FFC000"/>
        <w:bidi/>
        <w:ind w:right="12616"/>
        <w:jc w:val="lowKashida"/>
        <w:rPr>
          <w:rFonts w:cs="B Titr"/>
          <w:b/>
          <w:bCs/>
          <w:rtl/>
          <w:lang w:bidi="fa-IR"/>
        </w:rPr>
      </w:pPr>
      <w:r w:rsidRPr="0062009B">
        <w:rPr>
          <w:rFonts w:cs="B Titr" w:hint="cs"/>
          <w:b/>
          <w:bCs/>
          <w:rtl/>
          <w:lang w:bidi="fa-IR"/>
        </w:rPr>
        <w:t>*</w:t>
      </w:r>
      <w:r w:rsidR="00D246C5" w:rsidRPr="0062009B">
        <w:rPr>
          <w:rFonts w:cs="B Titr" w:hint="cs"/>
          <w:b/>
          <w:bCs/>
          <w:rtl/>
          <w:lang w:bidi="fa-IR"/>
        </w:rPr>
        <w:t xml:space="preserve">روش های یاد دهی / یادگیری: </w:t>
      </w:r>
    </w:p>
    <w:p w:rsidR="001A3DA1" w:rsidRPr="00D246C5" w:rsidRDefault="00D246C5" w:rsidP="00D246C5">
      <w:pPr>
        <w:pStyle w:val="NormalWeb"/>
        <w:bidi/>
        <w:rPr>
          <w:rFonts w:ascii="Tahoma" w:hAnsi="Tahoma" w:cs="B Nazanin"/>
          <w:b/>
          <w:bCs/>
          <w:color w:val="333333"/>
          <w:sz w:val="22"/>
          <w:szCs w:val="22"/>
          <w:rtl/>
        </w:rPr>
      </w:pPr>
      <w:r w:rsidRPr="00D246C5">
        <w:rPr>
          <w:rFonts w:ascii="Tahoma" w:hAnsi="Tahoma" w:cs="B Nazanin" w:hint="cs"/>
          <w:b/>
          <w:bCs/>
          <w:color w:val="333333"/>
          <w:sz w:val="22"/>
          <w:szCs w:val="22"/>
          <w:rtl/>
        </w:rPr>
        <w:lastRenderedPageBreak/>
        <w:t>انواع روش های آموزش مشتمل بر – سخنرانی – سناریو – سیمولاسیون – یادگیری مبتنی بر حل مساله – یادگیری مبتنی بر کار تیمی – پرسش و پاسخ و ...</w:t>
      </w:r>
    </w:p>
    <w:p w:rsidR="001A3DA1" w:rsidRDefault="001A3DA1" w:rsidP="001A3DA1">
      <w:pPr>
        <w:bidi/>
        <w:rPr>
          <w:rFonts w:cs="B Nazanin"/>
          <w:rtl/>
          <w:lang w:bidi="fa-IR"/>
        </w:rPr>
      </w:pPr>
    </w:p>
    <w:p w:rsidR="004C7342" w:rsidRPr="001A3DA1" w:rsidRDefault="004C7342" w:rsidP="001A3DA1">
      <w:pPr>
        <w:bidi/>
        <w:rPr>
          <w:rFonts w:cs="B Nazanin"/>
          <w:rtl/>
          <w:lang w:bidi="fa-IR"/>
        </w:rPr>
        <w:sectPr w:rsidR="004C7342" w:rsidRPr="001A3DA1" w:rsidSect="0029713E">
          <w:headerReference w:type="default" r:id="rId8"/>
          <w:footerReference w:type="default" r:id="rId9"/>
          <w:pgSz w:w="16840" w:h="11907" w:orient="landscape" w:code="9"/>
          <w:pgMar w:top="822" w:right="851" w:bottom="567" w:left="567" w:header="0" w:footer="0" w:gutter="0"/>
          <w:cols w:space="708"/>
          <w:docGrid w:linePitch="360"/>
        </w:sectPr>
      </w:pPr>
    </w:p>
    <w:p w:rsidR="006F3AEB" w:rsidRPr="00CD5077" w:rsidRDefault="006F3AEB" w:rsidP="00CD5077">
      <w:pPr>
        <w:bidi/>
        <w:jc w:val="center"/>
        <w:rPr>
          <w:rFonts w:cs="B Titr"/>
          <w:b/>
          <w:bCs/>
          <w:rtl/>
          <w:lang w:bidi="fa-IR"/>
        </w:rPr>
      </w:pPr>
      <w:r w:rsidRPr="00CD5077">
        <w:rPr>
          <w:rFonts w:cs="B Titr" w:hint="cs"/>
          <w:b/>
          <w:bCs/>
          <w:rtl/>
          <w:lang w:bidi="fa-IR"/>
        </w:rPr>
        <w:lastRenderedPageBreak/>
        <w:t>چک لیست کیفی طرح درس</w:t>
      </w:r>
    </w:p>
    <w:p w:rsidR="006F3AEB" w:rsidRPr="000B63E1" w:rsidRDefault="006F3AEB" w:rsidP="000B63E1">
      <w:pPr>
        <w:bidi/>
        <w:jc w:val="lowKashida"/>
        <w:rPr>
          <w:rFonts w:cs="B Nazanin"/>
          <w:b/>
          <w:bCs/>
          <w:rtl/>
          <w:lang w:bidi="fa-IR"/>
        </w:rPr>
      </w:pPr>
    </w:p>
    <w:p w:rsidR="006F3AEB" w:rsidRPr="000B63E1" w:rsidRDefault="006F3AEB" w:rsidP="000B63E1">
      <w:pPr>
        <w:bidi/>
        <w:jc w:val="lowKashida"/>
        <w:rPr>
          <w:rFonts w:cs="B Nazanin"/>
          <w:b/>
          <w:bCs/>
          <w:lang w:bidi="fa-IR"/>
        </w:rPr>
      </w:pPr>
    </w:p>
    <w:p w:rsidR="001E52FD" w:rsidRPr="000B63E1" w:rsidRDefault="001E52FD" w:rsidP="001E52FD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نام درس:  </w:t>
      </w:r>
      <w:r>
        <w:rPr>
          <w:rFonts w:cs="B Nazanin" w:hint="cs"/>
          <w:b/>
          <w:bCs/>
          <w:rtl/>
          <w:lang w:bidi="fa-IR"/>
        </w:rPr>
        <w:t xml:space="preserve">کارآفرینی و مدیریت کسب و کار        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گروه آموزشی:</w:t>
      </w:r>
      <w:r>
        <w:rPr>
          <w:rFonts w:cs="B Nazanin" w:hint="cs"/>
          <w:b/>
          <w:bCs/>
          <w:rtl/>
          <w:lang w:bidi="fa-IR"/>
        </w:rPr>
        <w:t>شیمی دارویی، فارماکوگنوزی</w:t>
      </w:r>
    </w:p>
    <w:p w:rsidR="001E52FD" w:rsidRPr="000B63E1" w:rsidRDefault="001E52FD" w:rsidP="00CC22A4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 xml:space="preserve">مقطع تحصیلی: </w:t>
      </w:r>
      <w:r>
        <w:rPr>
          <w:rFonts w:cs="B Nazanin" w:hint="cs"/>
          <w:b/>
          <w:bCs/>
          <w:rtl/>
          <w:lang w:bidi="fa-IR"/>
        </w:rPr>
        <w:t>دکترای حرفه ای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نیمسال تحصیلی:</w:t>
      </w:r>
      <w:r w:rsidRPr="00D149D1">
        <w:rPr>
          <w:rFonts w:cs="B Nazanin" w:hint="cs"/>
          <w:b/>
          <w:bCs/>
          <w:rtl/>
          <w:lang w:bidi="fa-IR"/>
        </w:rPr>
        <w:t xml:space="preserve"> </w:t>
      </w:r>
      <w:r>
        <w:rPr>
          <w:rFonts w:cs="B Nazanin" w:hint="cs"/>
          <w:b/>
          <w:bCs/>
          <w:rtl/>
          <w:lang w:bidi="fa-IR"/>
        </w:rPr>
        <w:t>اول 140</w:t>
      </w:r>
      <w:r w:rsidR="00CC22A4">
        <w:rPr>
          <w:rFonts w:cs="B Nazanin" w:hint="cs"/>
          <w:b/>
          <w:bCs/>
          <w:rtl/>
          <w:lang w:bidi="fa-IR"/>
        </w:rPr>
        <w:t>5</w:t>
      </w:r>
      <w:r>
        <w:rPr>
          <w:rFonts w:cs="B Nazanin" w:hint="cs"/>
          <w:b/>
          <w:bCs/>
          <w:rtl/>
          <w:lang w:bidi="fa-IR"/>
        </w:rPr>
        <w:t>-140</w:t>
      </w:r>
      <w:r w:rsidR="00CC22A4">
        <w:rPr>
          <w:rFonts w:cs="B Nazanin" w:hint="cs"/>
          <w:b/>
          <w:bCs/>
          <w:rtl/>
          <w:lang w:bidi="fa-IR"/>
        </w:rPr>
        <w:t>4</w:t>
      </w:r>
    </w:p>
    <w:p w:rsidR="00C842E5" w:rsidRDefault="001E52FD" w:rsidP="001E52FD">
      <w:pPr>
        <w:bidi/>
        <w:jc w:val="lowKashida"/>
        <w:rPr>
          <w:rFonts w:cs="B Nazanin"/>
          <w:b/>
          <w:bCs/>
          <w:rtl/>
          <w:lang w:bidi="fa-IR"/>
        </w:rPr>
      </w:pPr>
      <w:r w:rsidRPr="000B63E1">
        <w:rPr>
          <w:rFonts w:cs="B Nazanin" w:hint="cs"/>
          <w:b/>
          <w:bCs/>
          <w:rtl/>
          <w:lang w:bidi="fa-IR"/>
        </w:rPr>
        <w:t>رشته تحصیلی:</w:t>
      </w:r>
      <w:r w:rsidRPr="00D149D1">
        <w:rPr>
          <w:rFonts w:cs="B Nazanin" w:hint="cs"/>
          <w:b/>
          <w:bCs/>
          <w:rtl/>
          <w:lang w:bidi="fa-IR"/>
        </w:rPr>
        <w:t xml:space="preserve"> </w:t>
      </w:r>
      <w:r>
        <w:rPr>
          <w:rFonts w:cs="B Nazanin" w:hint="cs"/>
          <w:b/>
          <w:bCs/>
          <w:rtl/>
          <w:lang w:bidi="fa-IR"/>
        </w:rPr>
        <w:t>داروسازی</w:t>
      </w:r>
      <w:r w:rsidRPr="000B63E1">
        <w:rPr>
          <w:rFonts w:cs="B Nazanin" w:hint="cs"/>
          <w:b/>
          <w:bCs/>
          <w:rtl/>
          <w:lang w:bidi="fa-IR"/>
        </w:rPr>
        <w:t xml:space="preserve">                                                                       نام ونام خانوادگی مدرس:  </w:t>
      </w:r>
      <w:r>
        <w:rPr>
          <w:rFonts w:cs="B Nazanin" w:hint="cs"/>
          <w:b/>
          <w:bCs/>
          <w:rtl/>
          <w:lang w:bidi="fa-IR"/>
        </w:rPr>
        <w:t>زهرا شریف</w:t>
      </w:r>
    </w:p>
    <w:p w:rsidR="001E52FD" w:rsidRPr="000B63E1" w:rsidRDefault="00C842E5" w:rsidP="00C842E5">
      <w:pPr>
        <w:bidi/>
        <w:jc w:val="lowKashida"/>
        <w:rPr>
          <w:rFonts w:cs="B Nazanin"/>
          <w:b/>
          <w:bCs/>
          <w:rtl/>
          <w:lang w:bidi="fa-IR"/>
        </w:rPr>
      </w:pP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/>
          <w:b/>
          <w:bCs/>
          <w:rtl/>
          <w:lang w:bidi="fa-IR"/>
        </w:rPr>
        <w:tab/>
      </w:r>
      <w:r>
        <w:rPr>
          <w:rFonts w:cs="B Nazanin" w:hint="cs"/>
          <w:b/>
          <w:bCs/>
          <w:rtl/>
          <w:lang w:bidi="fa-IR"/>
        </w:rPr>
        <w:t>منیره افضلی</w:t>
      </w:r>
      <w:bookmarkStart w:id="0" w:name="_GoBack"/>
      <w:bookmarkEnd w:id="0"/>
      <w:r w:rsidR="001E52FD">
        <w:rPr>
          <w:rFonts w:cs="B Nazanin" w:hint="cs"/>
          <w:b/>
          <w:bCs/>
          <w:rtl/>
          <w:lang w:bidi="fa-IR"/>
        </w:rPr>
        <w:t xml:space="preserve"> </w:t>
      </w:r>
      <w:r w:rsidR="001E52FD" w:rsidRPr="000B63E1">
        <w:rPr>
          <w:rFonts w:cs="B Nazanin" w:hint="cs"/>
          <w:b/>
          <w:bCs/>
          <w:rtl/>
          <w:lang w:bidi="fa-IR"/>
        </w:rPr>
        <w:t xml:space="preserve">      </w:t>
      </w:r>
    </w:p>
    <w:tbl>
      <w:tblPr>
        <w:tblW w:w="97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94"/>
        <w:gridCol w:w="692"/>
        <w:gridCol w:w="697"/>
        <w:gridCol w:w="680"/>
        <w:gridCol w:w="4110"/>
        <w:gridCol w:w="708"/>
      </w:tblGrid>
      <w:tr w:rsidR="006F3AEB" w:rsidRPr="000B63E1" w:rsidTr="00CD5077">
        <w:trPr>
          <w:trHeight w:val="128"/>
          <w:jc w:val="center"/>
        </w:trPr>
        <w:tc>
          <w:tcPr>
            <w:tcW w:w="2894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نظر مدیرگروه</w:t>
            </w:r>
          </w:p>
        </w:tc>
        <w:tc>
          <w:tcPr>
            <w:tcW w:w="1389" w:type="dxa"/>
            <w:gridSpan w:val="2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بلی</w:t>
            </w:r>
          </w:p>
        </w:tc>
        <w:tc>
          <w:tcPr>
            <w:tcW w:w="680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خیر</w:t>
            </w:r>
          </w:p>
        </w:tc>
        <w:tc>
          <w:tcPr>
            <w:tcW w:w="4110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اجزا</w:t>
            </w:r>
            <w:r w:rsidR="00CD5077">
              <w:rPr>
                <w:rFonts w:cs="B Nazanin" w:hint="cs"/>
                <w:b/>
                <w:bCs/>
                <w:rtl/>
                <w:lang w:bidi="fa-IR"/>
              </w:rPr>
              <w:t xml:space="preserve"> </w:t>
            </w:r>
            <w:r w:rsidRPr="000B63E1">
              <w:rPr>
                <w:rFonts w:cs="B Nazanin" w:hint="cs"/>
                <w:b/>
                <w:bCs/>
                <w:rtl/>
                <w:lang w:bidi="fa-IR"/>
              </w:rPr>
              <w:t>و عناوین طرح  درس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</w:tr>
      <w:tr w:rsidR="006F3AEB" w:rsidRPr="000B63E1" w:rsidTr="00CD5077">
        <w:trPr>
          <w:trHeight w:val="127"/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692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کامل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0B63E1">
              <w:rPr>
                <w:rFonts w:cs="B Nazanin" w:hint="cs"/>
                <w:b/>
                <w:bCs/>
                <w:rtl/>
                <w:lang w:bidi="fa-IR"/>
              </w:rPr>
              <w:t>ناقص</w:t>
            </w:r>
          </w:p>
        </w:tc>
        <w:tc>
          <w:tcPr>
            <w:tcW w:w="680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4110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  <w:tc>
          <w:tcPr>
            <w:tcW w:w="708" w:type="dxa"/>
            <w:vMerge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</w:p>
        </w:tc>
      </w:tr>
      <w:tr w:rsidR="006F3AEB" w:rsidRPr="000B63E1" w:rsidTr="00CD5077">
        <w:trPr>
          <w:jc w:val="center"/>
        </w:trPr>
        <w:tc>
          <w:tcPr>
            <w:tcW w:w="2894" w:type="dxa"/>
            <w:vMerge w:val="restart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قابل قبول می باشد.</w:t>
            </w:r>
          </w:p>
          <w:p w:rsidR="006F3AEB" w:rsidRPr="000B63E1" w:rsidRDefault="001E52FD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/>
                <w:noProof/>
                <w:rtl/>
                <w:lang w:bidi="fa-IR"/>
              </w:rPr>
              <mc:AlternateContent>
                <mc:Choice Requires="wps">
                  <w:drawing>
                    <wp:anchor distT="0" distB="0" distL="114300" distR="114300" simplePos="0" relativeHeight="251657216" behindDoc="0" locked="0" layoutInCell="1" allowOverlap="1">
                      <wp:simplePos x="0" y="0"/>
                      <wp:positionH relativeFrom="column">
                        <wp:posOffset>574675</wp:posOffset>
                      </wp:positionH>
                      <wp:positionV relativeFrom="paragraph">
                        <wp:posOffset>90805</wp:posOffset>
                      </wp:positionV>
                      <wp:extent cx="314325" cy="190500"/>
                      <wp:effectExtent l="13970" t="6985" r="5080" b="12065"/>
                      <wp:wrapNone/>
                      <wp:docPr id="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4325" cy="1905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6F3AEB" w:rsidRDefault="006F3AEB" w:rsidP="006F3AEB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45.25pt;margin-top:7.15pt;width:24.75pt;height:1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" fillcolor="black [3213]">
                      <v:textbox>
                        <w:txbxContent>
                          <w:p w:rsidR="006F3AEB" w:rsidRDefault="006F3AEB" w:rsidP="006F3AEB"/>
                        </w:txbxContent>
                      </v:textbox>
                    </v:shape>
                  </w:pict>
                </mc:Fallback>
              </mc:AlternateConten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نیاز به اصلاح دارد.</w:t>
            </w:r>
          </w:p>
          <w:p w:rsidR="006F3AEB" w:rsidRPr="000B63E1" w:rsidRDefault="001E52FD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/>
                <w:noProof/>
                <w:rtl/>
                <w:lang w:bidi="fa-IR"/>
              </w:rPr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>
                      <wp:simplePos x="0" y="0"/>
                      <wp:positionH relativeFrom="column">
                        <wp:posOffset>631825</wp:posOffset>
                      </wp:positionH>
                      <wp:positionV relativeFrom="paragraph">
                        <wp:posOffset>101600</wp:posOffset>
                      </wp:positionV>
                      <wp:extent cx="314325" cy="190500"/>
                      <wp:effectExtent l="13970" t="13335" r="5080" b="5715"/>
                      <wp:wrapNone/>
                      <wp:docPr id="4" name="Text Box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4325" cy="190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6F3AEB" w:rsidRDefault="006F3AEB" w:rsidP="006F3AEB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3" o:spid="_x0000_s1027" type="#_x0000_t202" style="position:absolute;left:0;text-align:left;margin-left:49.75pt;margin-top:8pt;width:24.75pt;height:1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">
                      <v:textbox>
                        <w:txbxContent>
                          <w:p w:rsidR="006F3AEB" w:rsidRDefault="006F3AEB" w:rsidP="006F3AEB"/>
                        </w:txbxContent>
                      </v:textbox>
                    </v:shape>
                  </w:pict>
                </mc:Fallback>
              </mc:AlternateConten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ام ونام خانوادگی مدیر گروه:</w:t>
            </w: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  <w:p w:rsidR="006F3AEB" w:rsidRPr="000B63E1" w:rsidRDefault="006F3AEB" w:rsidP="00CD5077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حل امضا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6F3AEB" w:rsidRPr="000B63E1" w:rsidRDefault="001E52FD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ام درس قید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F3AEB" w:rsidRPr="000B63E1" w:rsidRDefault="006F3AEB" w:rsidP="00CD5077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رشته ومقطع تحصیلی لحاظ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2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عداد ونوع واحد بیان گردی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3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دروس پیش نیاز منظور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4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اهداف کلی درس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5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اهداف اختصاصی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6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حتوی آموزشی هرجلسه نوشته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7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عداد سوالات هر محتوی آموزشی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8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وع حیطه ها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9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شیوه تدریس بیان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0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تکالیف دانشجویی  مشخص شده است</w:t>
            </w:r>
            <w:r w:rsidRPr="000B63E1">
              <w:rPr>
                <w:rFonts w:cs="B Nazanin"/>
                <w:rtl/>
                <w:lang w:bidi="fa-IR"/>
              </w:rPr>
              <w:t>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1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واد و وسایل آموزشی استاد ذکر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2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نابع مطالعاتی استاد قیدشده است</w:t>
            </w:r>
            <w:r w:rsidRPr="000B63E1">
              <w:rPr>
                <w:rFonts w:cs="B Nazanin"/>
                <w:rtl/>
                <w:lang w:bidi="fa-IR"/>
              </w:rPr>
              <w:t>*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3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منابع امتحانی دانشجویان قیدشده است</w:t>
            </w:r>
            <w:r w:rsidRPr="000B63E1">
              <w:rPr>
                <w:rFonts w:cs="B Nazanin"/>
                <w:rtl/>
                <w:lang w:bidi="fa-IR"/>
              </w:rPr>
              <w:t>***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4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نحوه ارزیابی دانشجو بیان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5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rtl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*تعدادکل سوالات آزمون  مشخص شده است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6</w:t>
            </w:r>
          </w:p>
        </w:tc>
      </w:tr>
      <w:tr w:rsidR="001E52FD" w:rsidRPr="000B63E1" w:rsidTr="00960EA4">
        <w:trPr>
          <w:jc w:val="center"/>
        </w:trPr>
        <w:tc>
          <w:tcPr>
            <w:tcW w:w="2894" w:type="dxa"/>
            <w:vMerge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92" w:type="dxa"/>
            <w:shd w:val="clear" w:color="auto" w:fill="auto"/>
          </w:tcPr>
          <w:p w:rsidR="001E52FD" w:rsidRDefault="001E52FD" w:rsidP="001E52FD">
            <w:pPr>
              <w:jc w:val="center"/>
            </w:pPr>
            <w:r w:rsidRPr="00AB05A9">
              <w:rPr>
                <w:rtl/>
                <w:lang w:bidi="fa-IR"/>
              </w:rPr>
              <w:t>√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68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</w:p>
        </w:tc>
        <w:tc>
          <w:tcPr>
            <w:tcW w:w="4110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طرح درس ارائه شده باسرفصل آموزشی مطابقت دارد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1E52FD" w:rsidRPr="000B63E1" w:rsidRDefault="001E52FD" w:rsidP="001E52FD">
            <w:pPr>
              <w:bidi/>
              <w:jc w:val="center"/>
              <w:rPr>
                <w:rFonts w:cs="B Nazanin"/>
                <w:lang w:bidi="fa-IR"/>
              </w:rPr>
            </w:pPr>
            <w:r w:rsidRPr="000B63E1">
              <w:rPr>
                <w:rFonts w:cs="B Nazanin" w:hint="cs"/>
                <w:rtl/>
                <w:lang w:bidi="fa-IR"/>
              </w:rPr>
              <w:t>17</w:t>
            </w:r>
          </w:p>
        </w:tc>
      </w:tr>
    </w:tbl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</w:t>
      </w:r>
      <w:r w:rsidRPr="000B63E1">
        <w:rPr>
          <w:rFonts w:cs="B Nazanin" w:hint="cs"/>
          <w:rtl/>
          <w:lang w:bidi="fa-IR"/>
        </w:rPr>
        <w:t>روشن و واضح بودن تکالیف مد نظر می باشد.</w:t>
      </w:r>
    </w:p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*</w:t>
      </w:r>
      <w:r w:rsidRPr="000B63E1">
        <w:rPr>
          <w:rFonts w:cs="B Nazanin" w:hint="cs"/>
          <w:rtl/>
          <w:lang w:bidi="fa-IR"/>
        </w:rPr>
        <w:t xml:space="preserve"> طبق رفرنس نویسی ونکوور بیان شود.</w:t>
      </w:r>
    </w:p>
    <w:p w:rsidR="006F3AEB" w:rsidRPr="000B63E1" w:rsidRDefault="006F3AEB" w:rsidP="000B63E1">
      <w:pPr>
        <w:bidi/>
        <w:jc w:val="lowKashida"/>
        <w:rPr>
          <w:rFonts w:cs="B Nazanin"/>
          <w:lang w:bidi="fa-IR"/>
        </w:rPr>
      </w:pPr>
      <w:r w:rsidRPr="000B63E1">
        <w:rPr>
          <w:rFonts w:cs="B Nazanin"/>
          <w:lang w:bidi="fa-IR"/>
        </w:rPr>
        <w:t>***</w:t>
      </w:r>
      <w:r w:rsidRPr="000B63E1">
        <w:rPr>
          <w:rFonts w:cs="B Nazanin" w:hint="cs"/>
          <w:rtl/>
          <w:lang w:bidi="fa-IR"/>
        </w:rPr>
        <w:t xml:space="preserve"> دردسترس بودن منابع لحاظ گردد.</w:t>
      </w:r>
    </w:p>
    <w:p w:rsidR="00C377D6" w:rsidRPr="000B63E1" w:rsidRDefault="00C377D6" w:rsidP="000B63E1">
      <w:pPr>
        <w:bidi/>
        <w:jc w:val="lowKashida"/>
        <w:rPr>
          <w:rFonts w:cs="B Nazanin"/>
          <w:rtl/>
          <w:lang w:bidi="fa-IR"/>
        </w:rPr>
      </w:pPr>
    </w:p>
    <w:sectPr w:rsidR="00C377D6" w:rsidRPr="000B63E1" w:rsidSect="00030069">
      <w:headerReference w:type="default" r:id="rId10"/>
      <w:pgSz w:w="12240" w:h="15840"/>
      <w:pgMar w:top="1949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11645" w:rsidRDefault="00E11645">
      <w:r>
        <w:separator/>
      </w:r>
    </w:p>
  </w:endnote>
  <w:endnote w:type="continuationSeparator" w:id="0">
    <w:p w:rsidR="00E11645" w:rsidRDefault="00E116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2FB" w:rsidRPr="001122FB" w:rsidRDefault="004630D5" w:rsidP="001122FB">
    <w:pPr>
      <w:pStyle w:val="Footer"/>
      <w:bidi/>
      <w:jc w:val="center"/>
      <w:rPr>
        <w:rFonts w:cs="B Nazanin"/>
        <w:b/>
        <w:bCs/>
      </w:rPr>
    </w:pPr>
    <w:r w:rsidRPr="001122FB">
      <w:rPr>
        <w:rFonts w:cs="B Nazanin"/>
        <w:b/>
        <w:bCs/>
      </w:rPr>
      <w:fldChar w:fldCharType="begin"/>
    </w:r>
    <w:r w:rsidR="001122FB" w:rsidRPr="001122FB">
      <w:rPr>
        <w:rFonts w:cs="B Nazanin"/>
        <w:b/>
        <w:bCs/>
      </w:rPr>
      <w:instrText xml:space="preserve"> PAGE   \* MERGEFORMAT </w:instrText>
    </w:r>
    <w:r w:rsidRPr="001122FB">
      <w:rPr>
        <w:rFonts w:cs="B Nazanin"/>
        <w:b/>
        <w:bCs/>
      </w:rPr>
      <w:fldChar w:fldCharType="separate"/>
    </w:r>
    <w:r w:rsidR="00C842E5">
      <w:rPr>
        <w:rFonts w:cs="B Nazanin"/>
        <w:b/>
        <w:bCs/>
        <w:noProof/>
        <w:rtl/>
      </w:rPr>
      <w:t>8</w:t>
    </w:r>
    <w:r w:rsidRPr="001122FB">
      <w:rPr>
        <w:rFonts w:cs="B Nazanin"/>
        <w:b/>
        <w:bCs/>
        <w:noProof/>
      </w:rPr>
      <w:fldChar w:fldCharType="end"/>
    </w:r>
  </w:p>
  <w:p w:rsidR="001122FB" w:rsidRDefault="001122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11645" w:rsidRDefault="00E11645">
      <w:r>
        <w:separator/>
      </w:r>
    </w:p>
  </w:footnote>
  <w:footnote w:type="continuationSeparator" w:id="0">
    <w:p w:rsidR="00E11645" w:rsidRDefault="00E1164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71DCD" w:rsidRDefault="00671DCD" w:rsidP="00671DCD">
    <w:pPr>
      <w:jc w:val="center"/>
      <w:rPr>
        <w:rFonts w:ascii="IranNastaliq" w:hAnsi="IranNastaliq" w:cs="IranNastaliq"/>
        <w:sz w:val="20"/>
        <w:szCs w:val="20"/>
      </w:rPr>
    </w:pPr>
  </w:p>
  <w:p w:rsidR="00671DCD" w:rsidRDefault="001E52FD" w:rsidP="00671DCD">
    <w:pPr>
      <w:jc w:val="right"/>
      <w:rPr>
        <w:rFonts w:ascii="IranNastaliq" w:hAnsi="IranNastaliq" w:cs="IranNastaliq"/>
        <w:sz w:val="20"/>
        <w:szCs w:val="20"/>
      </w:rPr>
    </w:pPr>
    <w:r>
      <w:rPr>
        <w:noProof/>
        <w:lang w:bidi="fa-IR"/>
      </w:rPr>
      <w:drawing>
        <wp:anchor distT="0" distB="0" distL="114300" distR="114300" simplePos="0" relativeHeight="251655680" behindDoc="1" locked="0" layoutInCell="1" allowOverlap="1">
          <wp:simplePos x="0" y="0"/>
          <wp:positionH relativeFrom="column">
            <wp:posOffset>8672195</wp:posOffset>
          </wp:positionH>
          <wp:positionV relativeFrom="paragraph">
            <wp:posOffset>4445</wp:posOffset>
          </wp:positionV>
          <wp:extent cx="824230" cy="593725"/>
          <wp:effectExtent l="0" t="0" r="0" b="0"/>
          <wp:wrapNone/>
          <wp:docPr id="9" name="Picture 2" descr="Description: arm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Description: arm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24230" cy="5937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:rsidR="00671DCD" w:rsidRPr="008E590F" w:rsidRDefault="001E52FD" w:rsidP="002332C4">
    <w:pPr>
      <w:bidi/>
      <w:spacing w:line="228" w:lineRule="auto"/>
      <w:jc w:val="center"/>
      <w:rPr>
        <w:rFonts w:cs="B Titr"/>
        <w:b/>
        <w:bCs/>
        <w:sz w:val="16"/>
        <w:szCs w:val="16"/>
        <w:rtl/>
        <w:lang w:bidi="fa-IR"/>
      </w:rPr>
    </w:pPr>
    <w:r>
      <w:rPr>
        <w:noProof/>
        <w:sz w:val="18"/>
        <w:szCs w:val="18"/>
        <w:rtl/>
        <w:lang w:bidi="fa-IR"/>
      </w:rPr>
      <mc:AlternateContent>
        <mc:Choice Requires="wps">
          <w:drawing>
            <wp:anchor distT="0" distB="0" distL="114300" distR="114300" simplePos="0" relativeHeight="251656704" behindDoc="0" locked="0" layoutInCell="1" allowOverlap="1">
              <wp:simplePos x="0" y="0"/>
              <wp:positionH relativeFrom="column">
                <wp:posOffset>8093075</wp:posOffset>
              </wp:positionH>
              <wp:positionV relativeFrom="paragraph">
                <wp:posOffset>159385</wp:posOffset>
              </wp:positionV>
              <wp:extent cx="1797050" cy="761365"/>
              <wp:effectExtent l="4445" t="0" r="0" b="0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797050" cy="7613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FFFFFF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671DCD" w:rsidRDefault="00671DCD" w:rsidP="00671DCD">
                          <w:pPr>
                            <w:jc w:val="center"/>
                            <w:rPr>
                              <w:rFonts w:ascii="IranNastaliq" w:hAnsi="IranNastaliq" w:cs="IranNastaliq"/>
                              <w:sz w:val="20"/>
                              <w:szCs w:val="20"/>
                            </w:rPr>
                          </w:pP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>دانش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>گاه</w:t>
                          </w: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 xml:space="preserve"> علوم پزشكي و خدمات بهداشتي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 xml:space="preserve"> و</w:t>
                          </w:r>
                          <w:r w:rsidRPr="00144E7E">
                            <w:rPr>
                              <w:rFonts w:ascii="IranNastaliq" w:hAnsi="IranNastaliq" w:cs="IranNastaliq"/>
                              <w:sz w:val="20"/>
                              <w:szCs w:val="20"/>
                              <w:rtl/>
                            </w:rPr>
                            <w:t xml:space="preserve"> درماني</w:t>
                          </w: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 xml:space="preserve"> البرز</w:t>
                          </w:r>
                        </w:p>
                        <w:p w:rsidR="00671DCD" w:rsidRDefault="00671DCD" w:rsidP="00671DCD">
                          <w:pPr>
                            <w:jc w:val="center"/>
                          </w:pPr>
                          <w:r w:rsidRPr="00144E7E">
                            <w:rPr>
                              <w:rFonts w:ascii="IranNastaliq" w:hAnsi="IranNastaliq" w:cs="IranNastaliq" w:hint="cs"/>
                              <w:sz w:val="20"/>
                              <w:szCs w:val="20"/>
                              <w:rtl/>
                            </w:rPr>
                            <w:t>معاونت آموزشی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left:0;text-align:left;margin-left:637.25pt;margin-top:12.55pt;width:141.5pt;height:59.9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" filled="f" stroked="f" strokecolor="white">
              <v:textbox>
                <w:txbxContent>
                  <w:p w:rsidR="00671DCD" w:rsidRDefault="00671DCD" w:rsidP="00671DCD">
                    <w:pPr>
                      <w:jc w:val="center"/>
                      <w:rPr>
                        <w:rFonts w:ascii="IranNastaliq" w:hAnsi="IranNastaliq" w:cs="IranNastaliq"/>
                        <w:sz w:val="20"/>
                        <w:szCs w:val="20"/>
                      </w:rPr>
                    </w:pP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>دانش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>گاه</w:t>
                    </w: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 xml:space="preserve"> علوم پزشكي و خدمات بهداشتي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 xml:space="preserve"> و</w:t>
                    </w:r>
                    <w:r w:rsidRPr="00144E7E">
                      <w:rPr>
                        <w:rFonts w:ascii="IranNastaliq" w:hAnsi="IranNastaliq" w:cs="IranNastaliq"/>
                        <w:sz w:val="20"/>
                        <w:szCs w:val="20"/>
                        <w:rtl/>
                      </w:rPr>
                      <w:t xml:space="preserve"> درماني</w:t>
                    </w: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 xml:space="preserve"> البرز</w:t>
                    </w:r>
                  </w:p>
                  <w:p w:rsidR="00671DCD" w:rsidRDefault="00671DCD" w:rsidP="00671DCD">
                    <w:pPr>
                      <w:jc w:val="center"/>
                    </w:pPr>
                    <w:r w:rsidRPr="00144E7E">
                      <w:rPr>
                        <w:rFonts w:ascii="IranNastaliq" w:hAnsi="IranNastaliq" w:cs="IranNastaliq" w:hint="cs"/>
                        <w:sz w:val="20"/>
                        <w:szCs w:val="20"/>
                        <w:rtl/>
                      </w:rPr>
                      <w:t>معاونت آموزشی</w:t>
                    </w:r>
                  </w:p>
                </w:txbxContent>
              </v:textbox>
            </v:shape>
          </w:pict>
        </mc:Fallback>
      </mc:AlternateContent>
    </w:r>
    <w:r w:rsidR="00563E29">
      <w:rPr>
        <w:rFonts w:cs="B Titr" w:hint="cs"/>
        <w:b/>
        <w:bCs/>
        <w:sz w:val="16"/>
        <w:szCs w:val="16"/>
        <w:rtl/>
        <w:lang w:bidi="fa-IR"/>
      </w:rPr>
      <w:t>بسمه تعالی</w:t>
    </w:r>
  </w:p>
  <w:p w:rsidR="00671DCD" w:rsidRPr="008E590F" w:rsidRDefault="00671DCD" w:rsidP="00132A3D">
    <w:pPr>
      <w:shd w:val="clear" w:color="auto" w:fill="FFA7CB"/>
      <w:bidi/>
      <w:spacing w:line="276" w:lineRule="auto"/>
      <w:jc w:val="center"/>
      <w:rPr>
        <w:rFonts w:cs="B Titr"/>
        <w:b/>
        <w:bCs/>
        <w:sz w:val="16"/>
        <w:szCs w:val="16"/>
        <w:rtl/>
        <w:lang w:bidi="fa-IR"/>
      </w:rPr>
    </w:pPr>
    <w:r w:rsidRPr="008E590F">
      <w:rPr>
        <w:rFonts w:cs="B Titr" w:hint="cs"/>
        <w:b/>
        <w:bCs/>
        <w:sz w:val="16"/>
        <w:szCs w:val="16"/>
        <w:rtl/>
        <w:lang w:bidi="fa-IR"/>
      </w:rPr>
      <w:t>معاونت آموزشی (مرکز مطالعات و توسعه آموزش علوم پزشکی دانشگاه علوم پزشکی البرز)</w:t>
    </w:r>
  </w:p>
  <w:p w:rsidR="00671DCD" w:rsidRPr="008E590F" w:rsidRDefault="00671DCD" w:rsidP="001E52FD">
    <w:pPr>
      <w:shd w:val="clear" w:color="auto" w:fill="FFA7CB"/>
      <w:bidi/>
      <w:spacing w:line="228" w:lineRule="auto"/>
      <w:jc w:val="center"/>
      <w:rPr>
        <w:rFonts w:cs="B Titr"/>
        <w:b/>
        <w:bCs/>
        <w:sz w:val="16"/>
        <w:szCs w:val="16"/>
        <w:rtl/>
        <w:lang w:bidi="fa-IR"/>
      </w:rPr>
    </w:pPr>
    <w:r w:rsidRPr="008E590F">
      <w:rPr>
        <w:rFonts w:cs="B Titr" w:hint="cs"/>
        <w:b/>
        <w:bCs/>
        <w:sz w:val="16"/>
        <w:szCs w:val="16"/>
        <w:rtl/>
        <w:lang w:bidi="fa-IR"/>
      </w:rPr>
      <w:t>فرم طرح درس دانشکده</w:t>
    </w:r>
    <w:r w:rsidR="00E5469C">
      <w:rPr>
        <w:rFonts w:cs="B Titr" w:hint="cs"/>
        <w:b/>
        <w:bCs/>
        <w:sz w:val="16"/>
        <w:szCs w:val="16"/>
        <w:rtl/>
        <w:lang w:bidi="fa-IR"/>
      </w:rPr>
      <w:t xml:space="preserve"> داروسازی</w:t>
    </w:r>
    <w:r w:rsidRPr="008E590F">
      <w:rPr>
        <w:rFonts w:cs="B Titr" w:hint="cs"/>
        <w:b/>
        <w:bCs/>
        <w:sz w:val="16"/>
        <w:szCs w:val="16"/>
        <w:rtl/>
        <w:lang w:bidi="fa-IR"/>
      </w:rPr>
      <w:t xml:space="preserve">     نیمسال تحصیلی </w:t>
    </w:r>
    <w:r w:rsidR="00E5469C">
      <w:rPr>
        <w:rFonts w:cs="B Titr" w:hint="cs"/>
        <w:b/>
        <w:bCs/>
        <w:sz w:val="16"/>
        <w:szCs w:val="16"/>
        <w:rtl/>
        <w:lang w:bidi="fa-IR"/>
      </w:rPr>
      <w:t>اول 140</w:t>
    </w:r>
    <w:r w:rsidR="001E52FD">
      <w:rPr>
        <w:rFonts w:cs="B Titr" w:hint="cs"/>
        <w:b/>
        <w:bCs/>
        <w:sz w:val="16"/>
        <w:szCs w:val="16"/>
        <w:rtl/>
        <w:lang w:bidi="fa-IR"/>
      </w:rPr>
      <w:t>5</w:t>
    </w:r>
    <w:r w:rsidR="00E5469C">
      <w:rPr>
        <w:rFonts w:cs="B Titr" w:hint="cs"/>
        <w:b/>
        <w:bCs/>
        <w:sz w:val="16"/>
        <w:szCs w:val="16"/>
        <w:rtl/>
        <w:lang w:bidi="fa-IR"/>
      </w:rPr>
      <w:t>-140</w:t>
    </w:r>
    <w:r w:rsidR="001E52FD">
      <w:rPr>
        <w:rFonts w:cs="B Titr" w:hint="cs"/>
        <w:b/>
        <w:bCs/>
        <w:sz w:val="16"/>
        <w:szCs w:val="16"/>
        <w:rtl/>
        <w:lang w:bidi="fa-IR"/>
      </w:rPr>
      <w:t>4</w:t>
    </w:r>
  </w:p>
  <w:p w:rsidR="007E729E" w:rsidRPr="008E590F" w:rsidRDefault="007E729E" w:rsidP="00132A3D">
    <w:pPr>
      <w:shd w:val="clear" w:color="auto" w:fill="FFA7CB"/>
      <w:bidi/>
      <w:jc w:val="center"/>
      <w:rPr>
        <w:rFonts w:cs="B Titr"/>
        <w:b/>
        <w:bCs/>
        <w:sz w:val="14"/>
        <w:szCs w:val="14"/>
        <w:rtl/>
        <w:lang w:bidi="fa-IR"/>
      </w:rPr>
    </w:pPr>
    <w:r w:rsidRPr="008E590F">
      <w:rPr>
        <w:rFonts w:cs="B Titr" w:hint="cs"/>
        <w:b/>
        <w:bCs/>
        <w:sz w:val="14"/>
        <w:szCs w:val="14"/>
        <w:rtl/>
      </w:rPr>
      <w:t xml:space="preserve">طرح درس </w:t>
    </w:r>
    <w:r w:rsidR="00901897" w:rsidRPr="008E590F">
      <w:rPr>
        <w:rFonts w:cs="B Titr" w:hint="cs"/>
        <w:b/>
        <w:bCs/>
        <w:sz w:val="14"/>
        <w:szCs w:val="14"/>
        <w:rtl/>
      </w:rPr>
      <w:t>روزانه</w:t>
    </w:r>
    <w:r w:rsidRPr="008E590F">
      <w:rPr>
        <w:rFonts w:cs="B Titr" w:hint="cs"/>
        <w:b/>
        <w:bCs/>
        <w:sz w:val="14"/>
        <w:szCs w:val="14"/>
        <w:rtl/>
      </w:rPr>
      <w:t xml:space="preserve"> آموزش تئوری </w:t>
    </w:r>
  </w:p>
  <w:p w:rsidR="007E729E" w:rsidRPr="00671DCD" w:rsidRDefault="001E52FD" w:rsidP="007E729E">
    <w:pPr>
      <w:bidi/>
      <w:spacing w:line="228" w:lineRule="auto"/>
      <w:jc w:val="center"/>
      <w:rPr>
        <w:rFonts w:cs="B Titr"/>
        <w:b/>
        <w:bCs/>
        <w:sz w:val="20"/>
        <w:szCs w:val="20"/>
        <w:rtl/>
        <w:lang w:bidi="fa-IR"/>
      </w:rPr>
    </w:pPr>
    <w:r>
      <w:rPr>
        <w:rFonts w:cs="B Titr"/>
        <w:b/>
        <w:bCs/>
        <w:noProof/>
        <w:sz w:val="20"/>
        <w:szCs w:val="20"/>
        <w:rtl/>
        <w:lang w:bidi="fa-IR"/>
      </w:rPr>
      <mc:AlternateContent>
        <mc:Choice Requires="wps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column">
                <wp:posOffset>1391920</wp:posOffset>
              </wp:positionH>
              <wp:positionV relativeFrom="paragraph">
                <wp:posOffset>41275</wp:posOffset>
              </wp:positionV>
              <wp:extent cx="7308215" cy="0"/>
              <wp:effectExtent l="18415" t="17145" r="17145" b="11430"/>
              <wp:wrapNone/>
              <wp:docPr id="2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 flipH="1" flipV="1">
                        <a:off x="0" y="0"/>
                        <a:ext cx="7308215" cy="0"/>
                      </a:xfrm>
                      <a:prstGeom prst="straightConnector1">
                        <a:avLst/>
                      </a:prstGeom>
                      <a:noFill/>
                      <a:ln w="19050">
                        <a:solidFill>
                          <a:srgbClr val="4BACC6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868686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8F3C2A4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left:0;text-align:left;margin-left:109.6pt;margin-top:3.25pt;width:575.45pt;height:0;flip:x y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" strokecolor="#4bacc6" strokeweight="1.5pt">
              <v:shadow color="#868686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30069" w:rsidRPr="006F3AEB" w:rsidRDefault="001E52FD" w:rsidP="00030069">
    <w:pPr>
      <w:pStyle w:val="Header"/>
      <w:jc w:val="center"/>
      <w:rPr>
        <w:rFonts w:cs="B Nazanin"/>
        <w:rtl/>
      </w:rPr>
    </w:pPr>
    <w:r>
      <w:rPr>
        <w:rFonts w:cs="B Nazanin"/>
        <w:noProof/>
        <w:rtl/>
        <w:lang w:val="en-US" w:eastAsia="en-US" w:bidi="fa-IR"/>
      </w:rPr>
      <mc:AlternateContent>
        <mc:Choice Requires="wps">
          <w:drawing>
            <wp:anchor distT="0" distB="0" distL="114300" distR="114300" simplePos="0" relativeHeight="251659776" behindDoc="0" locked="0" layoutInCell="1" allowOverlap="1">
              <wp:simplePos x="0" y="0"/>
              <wp:positionH relativeFrom="column">
                <wp:posOffset>4953000</wp:posOffset>
              </wp:positionH>
              <wp:positionV relativeFrom="paragraph">
                <wp:posOffset>169545</wp:posOffset>
              </wp:positionV>
              <wp:extent cx="1769745" cy="861695"/>
              <wp:effectExtent l="9525" t="9525" r="11430" b="5080"/>
              <wp:wrapNone/>
              <wp:docPr id="1" name="Rectangle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69745" cy="8616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030069" w:rsidRPr="002426E7" w:rsidRDefault="00F03047" w:rsidP="00030069">
                          <w:pPr>
                            <w:jc w:val="center"/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</w:pP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>دانش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>گاه</w:t>
                          </w: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 xml:space="preserve"> علوم پزشكي و خدمات بهداشتي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 و</w:t>
                          </w:r>
                          <w:r w:rsidRPr="002426E7"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  <w:t xml:space="preserve"> درماني</w:t>
                          </w: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 البرز</w:t>
                          </w:r>
                        </w:p>
                        <w:p w:rsidR="00030069" w:rsidRPr="002426E7" w:rsidRDefault="00F03047" w:rsidP="00030069">
                          <w:pPr>
                            <w:jc w:val="center"/>
                            <w:rPr>
                              <w:rFonts w:ascii="IranNastaliq" w:hAnsi="IranNastaliq" w:cs="IranNastaliq"/>
                              <w:sz w:val="16"/>
                              <w:szCs w:val="16"/>
                              <w:rtl/>
                            </w:rPr>
                          </w:pPr>
                          <w:r w:rsidRPr="002426E7">
                            <w:rPr>
                              <w:rFonts w:ascii="IranNastaliq" w:hAnsi="IranNastaliq" w:cs="IranNastaliq" w:hint="cs"/>
                              <w:sz w:val="16"/>
                              <w:szCs w:val="16"/>
                              <w:rtl/>
                            </w:rPr>
                            <w:t xml:space="preserve">معاونت آموزشی </w:t>
                          </w:r>
                        </w:p>
                        <w:p w:rsidR="00030069" w:rsidRPr="008572BC" w:rsidRDefault="00030069" w:rsidP="00030069">
                          <w:pPr>
                            <w:rPr>
                              <w:rtl/>
                            </w:rPr>
                          </w:pPr>
                        </w:p>
                        <w:p w:rsidR="00030069" w:rsidRPr="008572BC" w:rsidRDefault="00030069" w:rsidP="00030069">
                          <w:pPr>
                            <w:rPr>
                              <w:rtl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5" o:spid="_x0000_s1029" style="position:absolute;left:0;text-align:left;margin-left:390pt;margin-top:13.35pt;width:139.35pt;height:67.8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" strokecolor="white">
              <v:textbox>
                <w:txbxContent>
                  <w:p w:rsidR="00030069" w:rsidRPr="002426E7" w:rsidRDefault="00F03047" w:rsidP="00030069">
                    <w:pPr>
                      <w:jc w:val="center"/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</w:pP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>دانش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>گاه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 xml:space="preserve"> 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>علوم پزشكي و خدمات بهداشتي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 و</w:t>
                    </w:r>
                    <w:r w:rsidRPr="002426E7"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  <w:t xml:space="preserve"> درماني</w:t>
                    </w: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 البرز</w:t>
                    </w:r>
                  </w:p>
                  <w:p w:rsidR="00030069" w:rsidRPr="002426E7" w:rsidRDefault="00F03047" w:rsidP="00030069">
                    <w:pPr>
                      <w:jc w:val="center"/>
                      <w:rPr>
                        <w:rFonts w:ascii="IranNastaliq" w:hAnsi="IranNastaliq" w:cs="IranNastaliq"/>
                        <w:sz w:val="16"/>
                        <w:szCs w:val="16"/>
                        <w:rtl/>
                      </w:rPr>
                    </w:pPr>
                    <w:r w:rsidRPr="002426E7">
                      <w:rPr>
                        <w:rFonts w:ascii="IranNastaliq" w:hAnsi="IranNastaliq" w:cs="IranNastaliq" w:hint="cs"/>
                        <w:sz w:val="16"/>
                        <w:szCs w:val="16"/>
                        <w:rtl/>
                      </w:rPr>
                      <w:t xml:space="preserve">معاونت آموزشی </w:t>
                    </w:r>
                  </w:p>
                  <w:p w:rsidR="00030069" w:rsidRPr="008572BC" w:rsidRDefault="00030069" w:rsidP="00030069">
                    <w:pPr>
                      <w:rPr>
                        <w:rtl/>
                      </w:rPr>
                    </w:pPr>
                  </w:p>
                  <w:p w:rsidR="00030069" w:rsidRPr="008572BC" w:rsidRDefault="00030069" w:rsidP="00030069">
                    <w:pPr>
                      <w:rPr>
                        <w:rtl/>
                      </w:rPr>
                    </w:pPr>
                  </w:p>
                </w:txbxContent>
              </v:textbox>
            </v:rect>
          </w:pict>
        </mc:Fallback>
      </mc:AlternateContent>
    </w:r>
    <w:r>
      <w:rPr>
        <w:noProof/>
        <w:lang w:val="en-US" w:eastAsia="en-US" w:bidi="fa-IR"/>
      </w:rPr>
      <w:drawing>
        <wp:anchor distT="0" distB="0" distL="114300" distR="114300" simplePos="0" relativeHeight="251658752" behindDoc="0" locked="0" layoutInCell="1" allowOverlap="1">
          <wp:simplePos x="0" y="0"/>
          <wp:positionH relativeFrom="column">
            <wp:posOffset>5457825</wp:posOffset>
          </wp:positionH>
          <wp:positionV relativeFrom="paragraph">
            <wp:posOffset>-373380</wp:posOffset>
          </wp:positionV>
          <wp:extent cx="790575" cy="561975"/>
          <wp:effectExtent l="0" t="0" r="9525" b="9525"/>
          <wp:wrapSquare wrapText="bothSides"/>
          <wp:docPr id="8" name="Picture 2" descr="Description: arm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Description: arm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90575" cy="5619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F03047" w:rsidRPr="006F3AEB">
      <w:rPr>
        <w:rFonts w:cs="B Nazanin" w:hint="cs"/>
        <w:rtl/>
      </w:rPr>
      <w:t>بسمه تعالی</w:t>
    </w:r>
  </w:p>
  <w:p w:rsidR="00030069" w:rsidRPr="006F3AEB" w:rsidRDefault="00030069" w:rsidP="00030069">
    <w:pPr>
      <w:pStyle w:val="Header"/>
      <w:jc w:val="center"/>
      <w:rPr>
        <w:rFonts w:cs="B Nazanin"/>
        <w:rtl/>
      </w:rPr>
    </w:pPr>
  </w:p>
  <w:p w:rsidR="00030069" w:rsidRPr="006F3AEB" w:rsidRDefault="00030069" w:rsidP="00030069">
    <w:pPr>
      <w:pStyle w:val="Header"/>
      <w:jc w:val="center"/>
      <w:rPr>
        <w:rFonts w:cs="B Nazanin"/>
        <w:rtl/>
      </w:rPr>
    </w:pPr>
  </w:p>
  <w:p w:rsidR="00030069" w:rsidRPr="006F3AEB" w:rsidRDefault="00F03047" w:rsidP="00030069">
    <w:pPr>
      <w:pStyle w:val="Header"/>
      <w:bidi/>
      <w:jc w:val="center"/>
      <w:rPr>
        <w:rFonts w:cs="B Nazanin"/>
      </w:rPr>
    </w:pPr>
    <w:r w:rsidRPr="006F3AEB">
      <w:rPr>
        <w:rFonts w:cs="B Nazanin" w:hint="cs"/>
        <w:rtl/>
      </w:rPr>
      <w:t xml:space="preserve">                                                                                                                       تاریخ: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446FBD"/>
    <w:multiLevelType w:val="hybridMultilevel"/>
    <w:tmpl w:val="8460CB96"/>
    <w:lvl w:ilvl="0" w:tplc="DDDE2A9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B14962"/>
    <w:multiLevelType w:val="hybridMultilevel"/>
    <w:tmpl w:val="CE564EB4"/>
    <w:lvl w:ilvl="0" w:tplc="BD2CD5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C764F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88861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A3E6C6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B969C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DEAE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C0A2F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7BA8E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D6231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>
    <w:nsid w:val="0E700F03"/>
    <w:multiLevelType w:val="hybridMultilevel"/>
    <w:tmpl w:val="19E830D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B92A9D"/>
    <w:multiLevelType w:val="hybridMultilevel"/>
    <w:tmpl w:val="2D0460B2"/>
    <w:lvl w:ilvl="0" w:tplc="2898B1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9A24A0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6804C5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C6ABA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7C0F5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43E07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91076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13653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03020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>
    <w:nsid w:val="127F3A43"/>
    <w:multiLevelType w:val="hybridMultilevel"/>
    <w:tmpl w:val="955A24B4"/>
    <w:lvl w:ilvl="0" w:tplc="5CF0BBB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30D1BCC"/>
    <w:multiLevelType w:val="hybridMultilevel"/>
    <w:tmpl w:val="4B3498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52C5D93"/>
    <w:multiLevelType w:val="hybridMultilevel"/>
    <w:tmpl w:val="17EAB310"/>
    <w:lvl w:ilvl="0" w:tplc="C7A6CED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B186094"/>
    <w:multiLevelType w:val="hybridMultilevel"/>
    <w:tmpl w:val="9EE2EFCC"/>
    <w:lvl w:ilvl="0" w:tplc="2EFAA4A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2ECBED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14EF6E0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02C7B2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48A117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70E6558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0421A62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BAAAF4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D8283BC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4CF1471"/>
    <w:multiLevelType w:val="hybridMultilevel"/>
    <w:tmpl w:val="44A85F48"/>
    <w:lvl w:ilvl="0" w:tplc="E642FA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6B321C1"/>
    <w:multiLevelType w:val="hybridMultilevel"/>
    <w:tmpl w:val="E9EC8ECE"/>
    <w:lvl w:ilvl="0" w:tplc="E0F811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E340168"/>
    <w:multiLevelType w:val="hybridMultilevel"/>
    <w:tmpl w:val="5D1A26D6"/>
    <w:lvl w:ilvl="0" w:tplc="7422D4E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0D202EA"/>
    <w:multiLevelType w:val="hybridMultilevel"/>
    <w:tmpl w:val="8D7A0D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2976496"/>
    <w:multiLevelType w:val="hybridMultilevel"/>
    <w:tmpl w:val="1D04A558"/>
    <w:lvl w:ilvl="0" w:tplc="23F25BC6">
      <w:start w:val="1"/>
      <w:numFmt w:val="decimal"/>
      <w:lvlText w:val="%1-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3BB68BF"/>
    <w:multiLevelType w:val="hybridMultilevel"/>
    <w:tmpl w:val="CB04DCA6"/>
    <w:lvl w:ilvl="0" w:tplc="565A137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5210B0F"/>
    <w:multiLevelType w:val="hybridMultilevel"/>
    <w:tmpl w:val="103C40A4"/>
    <w:lvl w:ilvl="0" w:tplc="5C98A010">
      <w:start w:val="1"/>
      <w:numFmt w:val="decimal"/>
      <w:lvlText w:val="%1-"/>
      <w:lvlJc w:val="left"/>
      <w:pPr>
        <w:ind w:left="1004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656F2496"/>
    <w:multiLevelType w:val="hybridMultilevel"/>
    <w:tmpl w:val="A4C6BD08"/>
    <w:lvl w:ilvl="0" w:tplc="B17463D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74F7D75"/>
    <w:multiLevelType w:val="hybridMultilevel"/>
    <w:tmpl w:val="6A0CB0C2"/>
    <w:lvl w:ilvl="0" w:tplc="35822A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19837A5"/>
    <w:multiLevelType w:val="hybridMultilevel"/>
    <w:tmpl w:val="7032969A"/>
    <w:lvl w:ilvl="0" w:tplc="0409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73362B25"/>
    <w:multiLevelType w:val="hybridMultilevel"/>
    <w:tmpl w:val="AC06FB14"/>
    <w:lvl w:ilvl="0" w:tplc="BD0E5C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3D01A2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28EBE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DD241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E4AC3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3C67A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8A048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6EA7D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1F28C8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9">
    <w:nsid w:val="753C4786"/>
    <w:multiLevelType w:val="hybridMultilevel"/>
    <w:tmpl w:val="0F2C8DDA"/>
    <w:lvl w:ilvl="0" w:tplc="193A311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9DE157E"/>
    <w:multiLevelType w:val="hybridMultilevel"/>
    <w:tmpl w:val="5C1C07EC"/>
    <w:lvl w:ilvl="0" w:tplc="66FA0C3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50C10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D24D1A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EA8A1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294D9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15832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134EB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EF58A1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0E8EB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5"/>
  </w:num>
  <w:num w:numId="2">
    <w:abstractNumId w:val="7"/>
  </w:num>
  <w:num w:numId="3">
    <w:abstractNumId w:val="1"/>
  </w:num>
  <w:num w:numId="4">
    <w:abstractNumId w:val="18"/>
  </w:num>
  <w:num w:numId="5">
    <w:abstractNumId w:val="20"/>
  </w:num>
  <w:num w:numId="6">
    <w:abstractNumId w:val="3"/>
  </w:num>
  <w:num w:numId="7">
    <w:abstractNumId w:val="2"/>
  </w:num>
  <w:num w:numId="8">
    <w:abstractNumId w:val="17"/>
  </w:num>
  <w:num w:numId="9">
    <w:abstractNumId w:val="5"/>
  </w:num>
  <w:num w:numId="10">
    <w:abstractNumId w:val="11"/>
  </w:num>
  <w:num w:numId="11">
    <w:abstractNumId w:val="13"/>
  </w:num>
  <w:num w:numId="12">
    <w:abstractNumId w:val="10"/>
  </w:num>
  <w:num w:numId="13">
    <w:abstractNumId w:val="16"/>
  </w:num>
  <w:num w:numId="14">
    <w:abstractNumId w:val="4"/>
  </w:num>
  <w:num w:numId="15">
    <w:abstractNumId w:val="19"/>
  </w:num>
  <w:num w:numId="16">
    <w:abstractNumId w:val="12"/>
  </w:num>
  <w:num w:numId="17">
    <w:abstractNumId w:val="9"/>
  </w:num>
  <w:num w:numId="18">
    <w:abstractNumId w:val="8"/>
  </w:num>
  <w:num w:numId="19">
    <w:abstractNumId w:val="6"/>
  </w:num>
  <w:num w:numId="20">
    <w:abstractNumId w:val="0"/>
  </w:num>
  <w:num w:numId="2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gutterAtTop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1E28"/>
    <w:rsid w:val="00001F67"/>
    <w:rsid w:val="00002D45"/>
    <w:rsid w:val="00013EE0"/>
    <w:rsid w:val="00021741"/>
    <w:rsid w:val="00026093"/>
    <w:rsid w:val="00030069"/>
    <w:rsid w:val="000352B6"/>
    <w:rsid w:val="00043F51"/>
    <w:rsid w:val="00065B50"/>
    <w:rsid w:val="000669E6"/>
    <w:rsid w:val="00077239"/>
    <w:rsid w:val="000854AD"/>
    <w:rsid w:val="000A2310"/>
    <w:rsid w:val="000B63E1"/>
    <w:rsid w:val="000C1A1A"/>
    <w:rsid w:val="000C379A"/>
    <w:rsid w:val="000C7BD5"/>
    <w:rsid w:val="000D1A91"/>
    <w:rsid w:val="000E66DB"/>
    <w:rsid w:val="000F4B92"/>
    <w:rsid w:val="00101A06"/>
    <w:rsid w:val="00102358"/>
    <w:rsid w:val="00104589"/>
    <w:rsid w:val="00106CD7"/>
    <w:rsid w:val="001122FB"/>
    <w:rsid w:val="001214C3"/>
    <w:rsid w:val="00132A3D"/>
    <w:rsid w:val="00136BB5"/>
    <w:rsid w:val="00140050"/>
    <w:rsid w:val="00142812"/>
    <w:rsid w:val="001727CB"/>
    <w:rsid w:val="0017398F"/>
    <w:rsid w:val="00191DA6"/>
    <w:rsid w:val="001A0D11"/>
    <w:rsid w:val="001A3B28"/>
    <w:rsid w:val="001A3DA1"/>
    <w:rsid w:val="001A7FC9"/>
    <w:rsid w:val="001B6427"/>
    <w:rsid w:val="001D1E41"/>
    <w:rsid w:val="001E1512"/>
    <w:rsid w:val="001E52FD"/>
    <w:rsid w:val="002013E9"/>
    <w:rsid w:val="00210DF6"/>
    <w:rsid w:val="00211CA8"/>
    <w:rsid w:val="00224163"/>
    <w:rsid w:val="002332C4"/>
    <w:rsid w:val="002658EF"/>
    <w:rsid w:val="00270C01"/>
    <w:rsid w:val="00282F57"/>
    <w:rsid w:val="0029713E"/>
    <w:rsid w:val="002A44D9"/>
    <w:rsid w:val="002A7DAA"/>
    <w:rsid w:val="002C1447"/>
    <w:rsid w:val="002D3BD7"/>
    <w:rsid w:val="002D5CA0"/>
    <w:rsid w:val="002D7E56"/>
    <w:rsid w:val="002E061E"/>
    <w:rsid w:val="002E5E61"/>
    <w:rsid w:val="00300139"/>
    <w:rsid w:val="00302D5B"/>
    <w:rsid w:val="003148E9"/>
    <w:rsid w:val="00332D88"/>
    <w:rsid w:val="003341AA"/>
    <w:rsid w:val="00340DD0"/>
    <w:rsid w:val="00343DB2"/>
    <w:rsid w:val="00351D5A"/>
    <w:rsid w:val="00353014"/>
    <w:rsid w:val="00390FAC"/>
    <w:rsid w:val="00391CA4"/>
    <w:rsid w:val="00395392"/>
    <w:rsid w:val="003C4570"/>
    <w:rsid w:val="003D264A"/>
    <w:rsid w:val="003D305F"/>
    <w:rsid w:val="00411A5D"/>
    <w:rsid w:val="004132E7"/>
    <w:rsid w:val="00420859"/>
    <w:rsid w:val="00444623"/>
    <w:rsid w:val="004474B7"/>
    <w:rsid w:val="00447832"/>
    <w:rsid w:val="00451E1D"/>
    <w:rsid w:val="004630D5"/>
    <w:rsid w:val="00474FBF"/>
    <w:rsid w:val="00491D93"/>
    <w:rsid w:val="004926E1"/>
    <w:rsid w:val="0049346B"/>
    <w:rsid w:val="00494A02"/>
    <w:rsid w:val="004A6875"/>
    <w:rsid w:val="004C037B"/>
    <w:rsid w:val="004C4A1B"/>
    <w:rsid w:val="004C7342"/>
    <w:rsid w:val="004C7A1D"/>
    <w:rsid w:val="004F11D1"/>
    <w:rsid w:val="005040AE"/>
    <w:rsid w:val="00516D40"/>
    <w:rsid w:val="00522DD9"/>
    <w:rsid w:val="005275FA"/>
    <w:rsid w:val="00547AF8"/>
    <w:rsid w:val="00552084"/>
    <w:rsid w:val="0056024C"/>
    <w:rsid w:val="00560C46"/>
    <w:rsid w:val="00563E29"/>
    <w:rsid w:val="00595BE5"/>
    <w:rsid w:val="00597AD1"/>
    <w:rsid w:val="005A3A15"/>
    <w:rsid w:val="005B03DE"/>
    <w:rsid w:val="005C0942"/>
    <w:rsid w:val="005D6754"/>
    <w:rsid w:val="005E3339"/>
    <w:rsid w:val="005F2410"/>
    <w:rsid w:val="005F5E92"/>
    <w:rsid w:val="005F6B82"/>
    <w:rsid w:val="00604A55"/>
    <w:rsid w:val="0062009B"/>
    <w:rsid w:val="0062294A"/>
    <w:rsid w:val="0064607E"/>
    <w:rsid w:val="00654118"/>
    <w:rsid w:val="006564D2"/>
    <w:rsid w:val="00671DCD"/>
    <w:rsid w:val="00675DF3"/>
    <w:rsid w:val="006830FC"/>
    <w:rsid w:val="006844FB"/>
    <w:rsid w:val="006C65BF"/>
    <w:rsid w:val="006D6538"/>
    <w:rsid w:val="006D6DBE"/>
    <w:rsid w:val="006E0A01"/>
    <w:rsid w:val="006E3CF2"/>
    <w:rsid w:val="006E7A29"/>
    <w:rsid w:val="006E7CA6"/>
    <w:rsid w:val="006F3AEB"/>
    <w:rsid w:val="00702923"/>
    <w:rsid w:val="00705F1E"/>
    <w:rsid w:val="00706C6F"/>
    <w:rsid w:val="00733D04"/>
    <w:rsid w:val="00745F1D"/>
    <w:rsid w:val="007779B1"/>
    <w:rsid w:val="00781B01"/>
    <w:rsid w:val="0078232A"/>
    <w:rsid w:val="00795F68"/>
    <w:rsid w:val="007A595F"/>
    <w:rsid w:val="007A6F95"/>
    <w:rsid w:val="007B11C2"/>
    <w:rsid w:val="007B27A3"/>
    <w:rsid w:val="007B76A5"/>
    <w:rsid w:val="007C572F"/>
    <w:rsid w:val="007E06E0"/>
    <w:rsid w:val="007E729E"/>
    <w:rsid w:val="007F00A4"/>
    <w:rsid w:val="007F3B3E"/>
    <w:rsid w:val="007F52E1"/>
    <w:rsid w:val="007F5FB3"/>
    <w:rsid w:val="00815534"/>
    <w:rsid w:val="008160A9"/>
    <w:rsid w:val="008263F6"/>
    <w:rsid w:val="0083142C"/>
    <w:rsid w:val="00866A6D"/>
    <w:rsid w:val="008863D3"/>
    <w:rsid w:val="00886C94"/>
    <w:rsid w:val="0088700F"/>
    <w:rsid w:val="008A64CE"/>
    <w:rsid w:val="008B3A08"/>
    <w:rsid w:val="008B3E01"/>
    <w:rsid w:val="008E590F"/>
    <w:rsid w:val="00901378"/>
    <w:rsid w:val="00901897"/>
    <w:rsid w:val="0090570C"/>
    <w:rsid w:val="00906DC9"/>
    <w:rsid w:val="009272CE"/>
    <w:rsid w:val="00937F64"/>
    <w:rsid w:val="00942212"/>
    <w:rsid w:val="00956ADA"/>
    <w:rsid w:val="00956C3D"/>
    <w:rsid w:val="00956D0A"/>
    <w:rsid w:val="009572BB"/>
    <w:rsid w:val="00983768"/>
    <w:rsid w:val="00990C5F"/>
    <w:rsid w:val="009931E5"/>
    <w:rsid w:val="009A3767"/>
    <w:rsid w:val="009A3F81"/>
    <w:rsid w:val="009A6001"/>
    <w:rsid w:val="009B78A1"/>
    <w:rsid w:val="009C1030"/>
    <w:rsid w:val="009C4A6B"/>
    <w:rsid w:val="009E1558"/>
    <w:rsid w:val="009E2AB5"/>
    <w:rsid w:val="00A05C7E"/>
    <w:rsid w:val="00A21E32"/>
    <w:rsid w:val="00A409A2"/>
    <w:rsid w:val="00A766CC"/>
    <w:rsid w:val="00A85CDE"/>
    <w:rsid w:val="00A871C3"/>
    <w:rsid w:val="00A907EE"/>
    <w:rsid w:val="00AA382C"/>
    <w:rsid w:val="00AA474F"/>
    <w:rsid w:val="00AC727B"/>
    <w:rsid w:val="00AF28B5"/>
    <w:rsid w:val="00B111F7"/>
    <w:rsid w:val="00B30E05"/>
    <w:rsid w:val="00B33DA5"/>
    <w:rsid w:val="00B36379"/>
    <w:rsid w:val="00B70AA6"/>
    <w:rsid w:val="00BA5E3C"/>
    <w:rsid w:val="00BA6AD2"/>
    <w:rsid w:val="00BC128D"/>
    <w:rsid w:val="00BD07C4"/>
    <w:rsid w:val="00BD483B"/>
    <w:rsid w:val="00BF3A5B"/>
    <w:rsid w:val="00C377D6"/>
    <w:rsid w:val="00C727E6"/>
    <w:rsid w:val="00C842E5"/>
    <w:rsid w:val="00C86364"/>
    <w:rsid w:val="00C96D6E"/>
    <w:rsid w:val="00CA652D"/>
    <w:rsid w:val="00CC22A4"/>
    <w:rsid w:val="00CD1343"/>
    <w:rsid w:val="00CD5077"/>
    <w:rsid w:val="00CD5F51"/>
    <w:rsid w:val="00CF1BF5"/>
    <w:rsid w:val="00D246C5"/>
    <w:rsid w:val="00D35593"/>
    <w:rsid w:val="00D47F67"/>
    <w:rsid w:val="00D62C23"/>
    <w:rsid w:val="00D670F3"/>
    <w:rsid w:val="00D85423"/>
    <w:rsid w:val="00DA0523"/>
    <w:rsid w:val="00DB21BA"/>
    <w:rsid w:val="00DB2F68"/>
    <w:rsid w:val="00DE5F88"/>
    <w:rsid w:val="00DE6120"/>
    <w:rsid w:val="00DF7398"/>
    <w:rsid w:val="00E0330D"/>
    <w:rsid w:val="00E11645"/>
    <w:rsid w:val="00E16378"/>
    <w:rsid w:val="00E20283"/>
    <w:rsid w:val="00E243C8"/>
    <w:rsid w:val="00E3754E"/>
    <w:rsid w:val="00E402B1"/>
    <w:rsid w:val="00E520CF"/>
    <w:rsid w:val="00E531EC"/>
    <w:rsid w:val="00E5469C"/>
    <w:rsid w:val="00E67943"/>
    <w:rsid w:val="00E70308"/>
    <w:rsid w:val="00E75C69"/>
    <w:rsid w:val="00E771A0"/>
    <w:rsid w:val="00E8348F"/>
    <w:rsid w:val="00EA22A2"/>
    <w:rsid w:val="00EC1E28"/>
    <w:rsid w:val="00ED0767"/>
    <w:rsid w:val="00ED1217"/>
    <w:rsid w:val="00ED2404"/>
    <w:rsid w:val="00ED5D8B"/>
    <w:rsid w:val="00ED6FE6"/>
    <w:rsid w:val="00EE198D"/>
    <w:rsid w:val="00EE287A"/>
    <w:rsid w:val="00F03047"/>
    <w:rsid w:val="00F057F6"/>
    <w:rsid w:val="00F1290C"/>
    <w:rsid w:val="00F14E5C"/>
    <w:rsid w:val="00F36EA1"/>
    <w:rsid w:val="00F417C0"/>
    <w:rsid w:val="00F50100"/>
    <w:rsid w:val="00F6087F"/>
    <w:rsid w:val="00F721A2"/>
    <w:rsid w:val="00F87E7A"/>
    <w:rsid w:val="00F93B60"/>
    <w:rsid w:val="00F96C74"/>
    <w:rsid w:val="00FA46FC"/>
    <w:rsid w:val="00FB76B8"/>
    <w:rsid w:val="00FB7B5E"/>
    <w:rsid w:val="00FD0ECF"/>
    <w:rsid w:val="00FE0251"/>
    <w:rsid w:val="00FE2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19AEBDCB-BB26-4DCD-99F8-D29E7AA8AD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B78A1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1E2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56024C"/>
    <w:rPr>
      <w:color w:val="0000FF"/>
      <w:u w:val="single"/>
    </w:rPr>
  </w:style>
  <w:style w:type="paragraph" w:styleId="FootnoteText">
    <w:name w:val="footnote text"/>
    <w:basedOn w:val="Normal"/>
    <w:semiHidden/>
    <w:rsid w:val="001A7FC9"/>
    <w:rPr>
      <w:sz w:val="20"/>
      <w:szCs w:val="20"/>
    </w:rPr>
  </w:style>
  <w:style w:type="character" w:styleId="FootnoteReference">
    <w:name w:val="footnote reference"/>
    <w:semiHidden/>
    <w:rsid w:val="001A7FC9"/>
    <w:rPr>
      <w:vertAlign w:val="superscript"/>
    </w:rPr>
  </w:style>
  <w:style w:type="table" w:styleId="TableClassic3">
    <w:name w:val="Table Classic 3"/>
    <w:basedOn w:val="TableNormal"/>
    <w:rsid w:val="00140050"/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140050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rsid w:val="00140050"/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rsid w:val="00353014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HeaderChar">
    <w:name w:val="Header Char"/>
    <w:link w:val="Header"/>
    <w:uiPriority w:val="99"/>
    <w:rsid w:val="00353014"/>
    <w:rPr>
      <w:sz w:val="24"/>
      <w:szCs w:val="24"/>
      <w:lang w:bidi="ar-SA"/>
    </w:rPr>
  </w:style>
  <w:style w:type="paragraph" w:styleId="Footer">
    <w:name w:val="footer"/>
    <w:basedOn w:val="Normal"/>
    <w:link w:val="FooterChar"/>
    <w:uiPriority w:val="99"/>
    <w:rsid w:val="00353014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353014"/>
    <w:rPr>
      <w:sz w:val="24"/>
      <w:szCs w:val="24"/>
      <w:lang w:bidi="ar-SA"/>
    </w:rPr>
  </w:style>
  <w:style w:type="paragraph" w:styleId="BalloonText">
    <w:name w:val="Balloon Text"/>
    <w:basedOn w:val="Normal"/>
    <w:link w:val="BalloonTextChar"/>
    <w:rsid w:val="00671DCD"/>
    <w:rPr>
      <w:rFonts w:ascii="Tahoma" w:hAnsi="Tahoma" w:cs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671DCD"/>
    <w:rPr>
      <w:rFonts w:ascii="Tahoma" w:hAnsi="Tahoma" w:cs="Tahoma"/>
      <w:sz w:val="16"/>
      <w:szCs w:val="16"/>
      <w:lang w:bidi="ar-SA"/>
    </w:rPr>
  </w:style>
  <w:style w:type="character" w:styleId="CommentReference">
    <w:name w:val="annotation reference"/>
    <w:rsid w:val="003D264A"/>
    <w:rPr>
      <w:sz w:val="16"/>
      <w:szCs w:val="16"/>
    </w:rPr>
  </w:style>
  <w:style w:type="paragraph" w:styleId="CommentText">
    <w:name w:val="annotation text"/>
    <w:basedOn w:val="Normal"/>
    <w:link w:val="CommentTextChar"/>
    <w:rsid w:val="003D26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D264A"/>
  </w:style>
  <w:style w:type="paragraph" w:styleId="CommentSubject">
    <w:name w:val="annotation subject"/>
    <w:basedOn w:val="CommentText"/>
    <w:next w:val="CommentText"/>
    <w:link w:val="CommentSubjectChar"/>
    <w:rsid w:val="003D264A"/>
    <w:rPr>
      <w:b/>
      <w:bCs/>
    </w:rPr>
  </w:style>
  <w:style w:type="character" w:customStyle="1" w:styleId="CommentSubjectChar">
    <w:name w:val="Comment Subject Char"/>
    <w:link w:val="CommentSubject"/>
    <w:rsid w:val="003D264A"/>
    <w:rPr>
      <w:b/>
      <w:bCs/>
    </w:rPr>
  </w:style>
  <w:style w:type="paragraph" w:styleId="NormalWeb">
    <w:name w:val="Normal (Web)"/>
    <w:basedOn w:val="Normal"/>
    <w:uiPriority w:val="99"/>
    <w:unhideWhenUsed/>
    <w:rsid w:val="004C7342"/>
    <w:pPr>
      <w:spacing w:before="100" w:beforeAutospacing="1" w:after="100" w:afterAutospacing="1"/>
    </w:pPr>
  </w:style>
  <w:style w:type="character" w:styleId="Strong">
    <w:name w:val="Strong"/>
    <w:uiPriority w:val="22"/>
    <w:qFormat/>
    <w:rsid w:val="004C7342"/>
    <w:rPr>
      <w:b/>
      <w:bCs/>
    </w:rPr>
  </w:style>
  <w:style w:type="table" w:customStyle="1" w:styleId="TableGrid1">
    <w:name w:val="Table Grid1"/>
    <w:basedOn w:val="TableNormal"/>
    <w:next w:val="TableGrid"/>
    <w:uiPriority w:val="59"/>
    <w:rsid w:val="00043F51"/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4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39980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12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69102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384233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907415">
          <w:marLeft w:val="0"/>
          <w:marRight w:val="547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35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465534">
          <w:marLeft w:val="0"/>
          <w:marRight w:val="0"/>
          <w:marTop w:val="0"/>
          <w:marBottom w:val="0"/>
          <w:divBdr>
            <w:top w:val="single" w:sz="2" w:space="0" w:color="808080"/>
            <w:left w:val="single" w:sz="2" w:space="0" w:color="808080"/>
            <w:bottom w:val="single" w:sz="2" w:space="0" w:color="808080"/>
            <w:right w:val="single" w:sz="2" w:space="0" w:color="808080"/>
          </w:divBdr>
          <w:divsChild>
            <w:div w:id="1959873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202084">
                  <w:marLeft w:val="150"/>
                  <w:marRight w:val="15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205556">
                      <w:marLeft w:val="375"/>
                      <w:marRight w:val="3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75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846924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81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356813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430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493426">
          <w:marLeft w:val="0"/>
          <w:marRight w:val="547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241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6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A0AA20-B928-4AA2-9EE7-89D5FDB4BB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203</Words>
  <Characters>6859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ردیف</vt:lpstr>
    </vt:vector>
  </TitlesOfParts>
  <Company>Your Organization Name</Company>
  <LinksUpToDate>false</LinksUpToDate>
  <CharactersWithSpaces>80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ردیف</dc:title>
  <dc:subject/>
  <dc:creator>Your User Name</dc:creator>
  <cp:keywords/>
  <cp:lastModifiedBy>shima ketabforoosh</cp:lastModifiedBy>
  <cp:revision>4</cp:revision>
  <cp:lastPrinted>2016-01-08T08:19:00Z</cp:lastPrinted>
  <dcterms:created xsi:type="dcterms:W3CDTF">2025-09-28T06:46:00Z</dcterms:created>
  <dcterms:modified xsi:type="dcterms:W3CDTF">2025-09-28T07:39:00Z</dcterms:modified>
</cp:coreProperties>
</file>